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BB6D26" w14:textId="77777777" w:rsidR="00491B07" w:rsidRPr="00354EC8" w:rsidRDefault="00FF27A3" w:rsidP="00FF27A3">
      <w:pPr>
        <w:rPr>
          <w:b/>
          <w:bCs/>
          <w:sz w:val="36"/>
          <w:szCs w:val="36"/>
        </w:rPr>
      </w:pPr>
      <w:proofErr w:type="spellStart"/>
      <w:r w:rsidRPr="00354EC8">
        <w:rPr>
          <w:b/>
          <w:bCs/>
          <w:sz w:val="36"/>
          <w:szCs w:val="36"/>
        </w:rPr>
        <w:t>Working</w:t>
      </w:r>
      <w:proofErr w:type="spellEnd"/>
      <w:r w:rsidRPr="00354EC8">
        <w:rPr>
          <w:b/>
          <w:bCs/>
          <w:sz w:val="36"/>
          <w:szCs w:val="36"/>
        </w:rPr>
        <w:t xml:space="preserve"> </w:t>
      </w:r>
      <w:proofErr w:type="spellStart"/>
      <w:r w:rsidRPr="00354EC8">
        <w:rPr>
          <w:b/>
          <w:bCs/>
          <w:sz w:val="36"/>
          <w:szCs w:val="36"/>
        </w:rPr>
        <w:t>paper</w:t>
      </w:r>
      <w:proofErr w:type="spellEnd"/>
      <w:r w:rsidRPr="00354EC8">
        <w:rPr>
          <w:b/>
          <w:bCs/>
          <w:sz w:val="36"/>
          <w:szCs w:val="36"/>
        </w:rPr>
        <w:t xml:space="preserve"> – metode</w:t>
      </w:r>
      <w:r w:rsidR="007043A5" w:rsidRPr="00354EC8">
        <w:rPr>
          <w:b/>
          <w:bCs/>
          <w:sz w:val="36"/>
          <w:szCs w:val="36"/>
        </w:rPr>
        <w:t xml:space="preserve"> </w:t>
      </w:r>
    </w:p>
    <w:p w14:paraId="4C41BDE2" w14:textId="39B288E3" w:rsidR="00FF27A3" w:rsidRDefault="007043A5" w:rsidP="00FF27A3">
      <w:pPr>
        <w:rPr>
          <w:sz w:val="36"/>
          <w:szCs w:val="36"/>
        </w:rPr>
      </w:pPr>
      <w:r w:rsidRPr="00354EC8">
        <w:rPr>
          <w:sz w:val="36"/>
          <w:szCs w:val="36"/>
        </w:rPr>
        <w:t>”</w:t>
      </w:r>
      <w:r w:rsidR="00491B07" w:rsidRPr="00354EC8">
        <w:rPr>
          <w:sz w:val="20"/>
          <w:szCs w:val="20"/>
        </w:rPr>
        <w:t xml:space="preserve"> </w:t>
      </w:r>
      <w:r w:rsidR="00491B07" w:rsidRPr="00354EC8">
        <w:rPr>
          <w:sz w:val="36"/>
          <w:szCs w:val="36"/>
        </w:rPr>
        <w:t xml:space="preserve">Laboratorieeksperiment af typen </w:t>
      </w:r>
      <w:proofErr w:type="spellStart"/>
      <w:r w:rsidR="00491B07" w:rsidRPr="00354EC8">
        <w:rPr>
          <w:sz w:val="36"/>
          <w:szCs w:val="36"/>
        </w:rPr>
        <w:t>pretest</w:t>
      </w:r>
      <w:proofErr w:type="spellEnd"/>
      <w:r w:rsidR="00491B07" w:rsidRPr="00354EC8">
        <w:rPr>
          <w:sz w:val="36"/>
          <w:szCs w:val="36"/>
        </w:rPr>
        <w:t xml:space="preserve">-posttest, </w:t>
      </w:r>
      <w:proofErr w:type="spellStart"/>
      <w:r w:rsidR="00491B07" w:rsidRPr="00354EC8">
        <w:rPr>
          <w:sz w:val="36"/>
          <w:szCs w:val="36"/>
        </w:rPr>
        <w:t>control</w:t>
      </w:r>
      <w:proofErr w:type="spellEnd"/>
      <w:r w:rsidR="00491B07" w:rsidRPr="00354EC8">
        <w:rPr>
          <w:sz w:val="36"/>
          <w:szCs w:val="36"/>
        </w:rPr>
        <w:t xml:space="preserve"> group-eksperiment”</w:t>
      </w:r>
    </w:p>
    <w:p w14:paraId="113A2D22" w14:textId="795E4711" w:rsidR="00354EC8" w:rsidRPr="00354EC8" w:rsidRDefault="00A66CFE" w:rsidP="00FF27A3">
      <w:pPr>
        <w:rPr>
          <w:sz w:val="36"/>
          <w:szCs w:val="36"/>
        </w:rPr>
      </w:pPr>
      <w:r>
        <w:rPr>
          <w:sz w:val="36"/>
          <w:szCs w:val="36"/>
        </w:rPr>
        <w:pict w14:anchorId="30D94A44">
          <v:rect id="_x0000_i1025" style="width:0;height:1.5pt" o:hralign="center" o:hrstd="t" o:hr="t" fillcolor="#a0a0a0" stroked="f"/>
        </w:pict>
      </w:r>
    </w:p>
    <w:p w14:paraId="08796F6F" w14:textId="6DF2B3CF" w:rsidR="004E7681" w:rsidRDefault="004E7681" w:rsidP="00FF27A3">
      <w:pPr>
        <w:rPr>
          <w:b/>
          <w:bCs/>
        </w:rPr>
      </w:pPr>
    </w:p>
    <w:sdt>
      <w:sdtPr>
        <w:rPr>
          <w:rFonts w:asciiTheme="minorHAnsi" w:eastAsiaTheme="minorHAnsi" w:hAnsiTheme="minorHAnsi" w:cstheme="minorBidi"/>
          <w:color w:val="auto"/>
          <w:sz w:val="24"/>
          <w:szCs w:val="24"/>
          <w:lang w:eastAsia="en-US"/>
        </w:rPr>
        <w:id w:val="1882133781"/>
        <w:docPartObj>
          <w:docPartGallery w:val="Table of Contents"/>
          <w:docPartUnique/>
        </w:docPartObj>
      </w:sdtPr>
      <w:sdtEndPr>
        <w:rPr>
          <w:b/>
          <w:bCs/>
        </w:rPr>
      </w:sdtEndPr>
      <w:sdtContent>
        <w:p w14:paraId="21FACED3" w14:textId="345EE8DB" w:rsidR="0076409D" w:rsidRDefault="0076409D">
          <w:pPr>
            <w:pStyle w:val="Overskrift"/>
          </w:pPr>
          <w:r>
            <w:t>Indhold</w:t>
          </w:r>
        </w:p>
        <w:p w14:paraId="7A4D55C7" w14:textId="6006B48B" w:rsidR="00A66CFE" w:rsidRDefault="0076409D">
          <w:pPr>
            <w:pStyle w:val="Indholdsfortegnelse1"/>
            <w:tabs>
              <w:tab w:val="right" w:leader="dot" w:pos="9622"/>
            </w:tabs>
            <w:rPr>
              <w:rFonts w:eastAsiaTheme="minorEastAsia"/>
              <w:noProof/>
              <w:sz w:val="22"/>
              <w:szCs w:val="22"/>
              <w:lang w:eastAsia="da-DK"/>
            </w:rPr>
          </w:pPr>
          <w:r>
            <w:fldChar w:fldCharType="begin"/>
          </w:r>
          <w:r>
            <w:instrText xml:space="preserve"> TOC \o "1-3" \h \z \u </w:instrText>
          </w:r>
          <w:r>
            <w:fldChar w:fldCharType="separate"/>
          </w:r>
          <w:hyperlink w:anchor="_Toc95388279" w:history="1">
            <w:r w:rsidR="00A66CFE" w:rsidRPr="00944B62">
              <w:rPr>
                <w:rStyle w:val="Hyperlink"/>
                <w:noProof/>
              </w:rPr>
              <w:t>Projekt</w:t>
            </w:r>
            <w:r w:rsidR="00A66CFE">
              <w:rPr>
                <w:noProof/>
                <w:webHidden/>
              </w:rPr>
              <w:tab/>
            </w:r>
            <w:r w:rsidR="00A66CFE">
              <w:rPr>
                <w:noProof/>
                <w:webHidden/>
              </w:rPr>
              <w:fldChar w:fldCharType="begin"/>
            </w:r>
            <w:r w:rsidR="00A66CFE">
              <w:rPr>
                <w:noProof/>
                <w:webHidden/>
              </w:rPr>
              <w:instrText xml:space="preserve"> PAGEREF _Toc95388279 \h </w:instrText>
            </w:r>
            <w:r w:rsidR="00A66CFE">
              <w:rPr>
                <w:noProof/>
                <w:webHidden/>
              </w:rPr>
            </w:r>
            <w:r w:rsidR="00A66CFE">
              <w:rPr>
                <w:noProof/>
                <w:webHidden/>
              </w:rPr>
              <w:fldChar w:fldCharType="separate"/>
            </w:r>
            <w:r w:rsidR="00A66CFE">
              <w:rPr>
                <w:noProof/>
                <w:webHidden/>
              </w:rPr>
              <w:t>2</w:t>
            </w:r>
            <w:r w:rsidR="00A66CFE">
              <w:rPr>
                <w:noProof/>
                <w:webHidden/>
              </w:rPr>
              <w:fldChar w:fldCharType="end"/>
            </w:r>
          </w:hyperlink>
        </w:p>
        <w:p w14:paraId="03E0A689" w14:textId="1A4C4C09" w:rsidR="00A66CFE" w:rsidRDefault="00A66CFE">
          <w:pPr>
            <w:pStyle w:val="Indholdsfortegnelse1"/>
            <w:tabs>
              <w:tab w:val="right" w:leader="dot" w:pos="9622"/>
            </w:tabs>
            <w:rPr>
              <w:rFonts w:eastAsiaTheme="minorEastAsia"/>
              <w:noProof/>
              <w:sz w:val="22"/>
              <w:szCs w:val="22"/>
              <w:lang w:eastAsia="da-DK"/>
            </w:rPr>
          </w:pPr>
          <w:hyperlink w:anchor="_Toc95388280" w:history="1">
            <w:r w:rsidRPr="00944B62">
              <w:rPr>
                <w:rStyle w:val="Hyperlink"/>
                <w:noProof/>
              </w:rPr>
              <w:t>Uddannelsesinstitution</w:t>
            </w:r>
            <w:r>
              <w:rPr>
                <w:noProof/>
                <w:webHidden/>
              </w:rPr>
              <w:tab/>
            </w:r>
            <w:r>
              <w:rPr>
                <w:noProof/>
                <w:webHidden/>
              </w:rPr>
              <w:fldChar w:fldCharType="begin"/>
            </w:r>
            <w:r>
              <w:rPr>
                <w:noProof/>
                <w:webHidden/>
              </w:rPr>
              <w:instrText xml:space="preserve"> PAGEREF _Toc95388280 \h </w:instrText>
            </w:r>
            <w:r>
              <w:rPr>
                <w:noProof/>
                <w:webHidden/>
              </w:rPr>
            </w:r>
            <w:r>
              <w:rPr>
                <w:noProof/>
                <w:webHidden/>
              </w:rPr>
              <w:fldChar w:fldCharType="separate"/>
            </w:r>
            <w:r>
              <w:rPr>
                <w:noProof/>
                <w:webHidden/>
              </w:rPr>
              <w:t>2</w:t>
            </w:r>
            <w:r>
              <w:rPr>
                <w:noProof/>
                <w:webHidden/>
              </w:rPr>
              <w:fldChar w:fldCharType="end"/>
            </w:r>
          </w:hyperlink>
        </w:p>
        <w:p w14:paraId="5C619755" w14:textId="49AC093C" w:rsidR="00A66CFE" w:rsidRDefault="00A66CFE">
          <w:pPr>
            <w:pStyle w:val="Indholdsfortegnelse1"/>
            <w:tabs>
              <w:tab w:val="right" w:leader="dot" w:pos="9622"/>
            </w:tabs>
            <w:rPr>
              <w:rFonts w:eastAsiaTheme="minorEastAsia"/>
              <w:noProof/>
              <w:sz w:val="22"/>
              <w:szCs w:val="22"/>
              <w:lang w:eastAsia="da-DK"/>
            </w:rPr>
          </w:pPr>
          <w:hyperlink w:anchor="_Toc95388281" w:history="1">
            <w:r w:rsidRPr="00944B62">
              <w:rPr>
                <w:rStyle w:val="Hyperlink"/>
                <w:noProof/>
              </w:rPr>
              <w:t>Projektledere</w:t>
            </w:r>
            <w:r>
              <w:rPr>
                <w:noProof/>
                <w:webHidden/>
              </w:rPr>
              <w:tab/>
            </w:r>
            <w:r>
              <w:rPr>
                <w:noProof/>
                <w:webHidden/>
              </w:rPr>
              <w:fldChar w:fldCharType="begin"/>
            </w:r>
            <w:r>
              <w:rPr>
                <w:noProof/>
                <w:webHidden/>
              </w:rPr>
              <w:instrText xml:space="preserve"> PAGEREF _Toc95388281 \h </w:instrText>
            </w:r>
            <w:r>
              <w:rPr>
                <w:noProof/>
                <w:webHidden/>
              </w:rPr>
            </w:r>
            <w:r>
              <w:rPr>
                <w:noProof/>
                <w:webHidden/>
              </w:rPr>
              <w:fldChar w:fldCharType="separate"/>
            </w:r>
            <w:r>
              <w:rPr>
                <w:noProof/>
                <w:webHidden/>
              </w:rPr>
              <w:t>2</w:t>
            </w:r>
            <w:r>
              <w:rPr>
                <w:noProof/>
                <w:webHidden/>
              </w:rPr>
              <w:fldChar w:fldCharType="end"/>
            </w:r>
          </w:hyperlink>
        </w:p>
        <w:p w14:paraId="26F76F3F" w14:textId="6FE559F3" w:rsidR="00A66CFE" w:rsidRDefault="00A66CFE">
          <w:pPr>
            <w:pStyle w:val="Indholdsfortegnelse1"/>
            <w:tabs>
              <w:tab w:val="right" w:leader="dot" w:pos="9622"/>
            </w:tabs>
            <w:rPr>
              <w:rFonts w:eastAsiaTheme="minorEastAsia"/>
              <w:noProof/>
              <w:sz w:val="22"/>
              <w:szCs w:val="22"/>
              <w:lang w:eastAsia="da-DK"/>
            </w:rPr>
          </w:pPr>
          <w:hyperlink w:anchor="_Toc95388282" w:history="1">
            <w:r w:rsidRPr="00944B62">
              <w:rPr>
                <w:rStyle w:val="Hyperlink"/>
                <w:noProof/>
              </w:rPr>
              <w:t>Formål</w:t>
            </w:r>
            <w:r>
              <w:rPr>
                <w:noProof/>
                <w:webHidden/>
              </w:rPr>
              <w:tab/>
            </w:r>
            <w:r>
              <w:rPr>
                <w:noProof/>
                <w:webHidden/>
              </w:rPr>
              <w:fldChar w:fldCharType="begin"/>
            </w:r>
            <w:r>
              <w:rPr>
                <w:noProof/>
                <w:webHidden/>
              </w:rPr>
              <w:instrText xml:space="preserve"> PAGEREF _Toc95388282 \h </w:instrText>
            </w:r>
            <w:r>
              <w:rPr>
                <w:noProof/>
                <w:webHidden/>
              </w:rPr>
            </w:r>
            <w:r>
              <w:rPr>
                <w:noProof/>
                <w:webHidden/>
              </w:rPr>
              <w:fldChar w:fldCharType="separate"/>
            </w:r>
            <w:r>
              <w:rPr>
                <w:noProof/>
                <w:webHidden/>
              </w:rPr>
              <w:t>2</w:t>
            </w:r>
            <w:r>
              <w:rPr>
                <w:noProof/>
                <w:webHidden/>
              </w:rPr>
              <w:fldChar w:fldCharType="end"/>
            </w:r>
          </w:hyperlink>
        </w:p>
        <w:p w14:paraId="7D7395C8" w14:textId="5CA97143" w:rsidR="00A66CFE" w:rsidRDefault="00A66CFE">
          <w:pPr>
            <w:pStyle w:val="Indholdsfortegnelse1"/>
            <w:tabs>
              <w:tab w:val="right" w:leader="dot" w:pos="9622"/>
            </w:tabs>
            <w:rPr>
              <w:rFonts w:eastAsiaTheme="minorEastAsia"/>
              <w:noProof/>
              <w:sz w:val="22"/>
              <w:szCs w:val="22"/>
              <w:lang w:eastAsia="da-DK"/>
            </w:rPr>
          </w:pPr>
          <w:hyperlink w:anchor="_Toc95388283" w:history="1">
            <w:r w:rsidRPr="00944B62">
              <w:rPr>
                <w:rStyle w:val="Hyperlink"/>
                <w:noProof/>
              </w:rPr>
              <w:t>Laboratorieeksperiment: Pretest-posttest control group</w:t>
            </w:r>
            <w:r>
              <w:rPr>
                <w:noProof/>
                <w:webHidden/>
              </w:rPr>
              <w:tab/>
            </w:r>
            <w:r>
              <w:rPr>
                <w:noProof/>
                <w:webHidden/>
              </w:rPr>
              <w:fldChar w:fldCharType="begin"/>
            </w:r>
            <w:r>
              <w:rPr>
                <w:noProof/>
                <w:webHidden/>
              </w:rPr>
              <w:instrText xml:space="preserve"> PAGEREF _Toc95388283 \h </w:instrText>
            </w:r>
            <w:r>
              <w:rPr>
                <w:noProof/>
                <w:webHidden/>
              </w:rPr>
            </w:r>
            <w:r>
              <w:rPr>
                <w:noProof/>
                <w:webHidden/>
              </w:rPr>
              <w:fldChar w:fldCharType="separate"/>
            </w:r>
            <w:r>
              <w:rPr>
                <w:noProof/>
                <w:webHidden/>
              </w:rPr>
              <w:t>2</w:t>
            </w:r>
            <w:r>
              <w:rPr>
                <w:noProof/>
                <w:webHidden/>
              </w:rPr>
              <w:fldChar w:fldCharType="end"/>
            </w:r>
          </w:hyperlink>
        </w:p>
        <w:p w14:paraId="564607F3" w14:textId="6EDEAD9C" w:rsidR="00A66CFE" w:rsidRDefault="00A66CFE">
          <w:pPr>
            <w:pStyle w:val="Indholdsfortegnelse1"/>
            <w:tabs>
              <w:tab w:val="right" w:leader="dot" w:pos="9622"/>
            </w:tabs>
            <w:rPr>
              <w:rFonts w:eastAsiaTheme="minorEastAsia"/>
              <w:noProof/>
              <w:sz w:val="22"/>
              <w:szCs w:val="22"/>
              <w:lang w:eastAsia="da-DK"/>
            </w:rPr>
          </w:pPr>
          <w:hyperlink w:anchor="_Toc95388284" w:history="1">
            <w:r w:rsidRPr="00944B62">
              <w:rPr>
                <w:rStyle w:val="Hyperlink"/>
                <w:noProof/>
              </w:rPr>
              <w:t>Udvælgelse af deltagere</w:t>
            </w:r>
            <w:r>
              <w:rPr>
                <w:noProof/>
                <w:webHidden/>
              </w:rPr>
              <w:tab/>
            </w:r>
            <w:r>
              <w:rPr>
                <w:noProof/>
                <w:webHidden/>
              </w:rPr>
              <w:fldChar w:fldCharType="begin"/>
            </w:r>
            <w:r>
              <w:rPr>
                <w:noProof/>
                <w:webHidden/>
              </w:rPr>
              <w:instrText xml:space="preserve"> PAGEREF _Toc95388284 \h </w:instrText>
            </w:r>
            <w:r>
              <w:rPr>
                <w:noProof/>
                <w:webHidden/>
              </w:rPr>
            </w:r>
            <w:r>
              <w:rPr>
                <w:noProof/>
                <w:webHidden/>
              </w:rPr>
              <w:fldChar w:fldCharType="separate"/>
            </w:r>
            <w:r>
              <w:rPr>
                <w:noProof/>
                <w:webHidden/>
              </w:rPr>
              <w:t>3</w:t>
            </w:r>
            <w:r>
              <w:rPr>
                <w:noProof/>
                <w:webHidden/>
              </w:rPr>
              <w:fldChar w:fldCharType="end"/>
            </w:r>
          </w:hyperlink>
        </w:p>
        <w:p w14:paraId="57ABDD80" w14:textId="6B724926" w:rsidR="00A66CFE" w:rsidRDefault="00A66CFE">
          <w:pPr>
            <w:pStyle w:val="Indholdsfortegnelse2"/>
            <w:tabs>
              <w:tab w:val="right" w:leader="dot" w:pos="9622"/>
            </w:tabs>
            <w:rPr>
              <w:rFonts w:eastAsiaTheme="minorEastAsia"/>
              <w:noProof/>
              <w:sz w:val="22"/>
              <w:szCs w:val="22"/>
              <w:lang w:eastAsia="da-DK"/>
            </w:rPr>
          </w:pPr>
          <w:hyperlink w:anchor="_Toc95388285" w:history="1">
            <w:r w:rsidRPr="00944B62">
              <w:rPr>
                <w:rStyle w:val="Hyperlink"/>
                <w:noProof/>
              </w:rPr>
              <w:t>Population</w:t>
            </w:r>
            <w:r>
              <w:rPr>
                <w:noProof/>
                <w:webHidden/>
              </w:rPr>
              <w:tab/>
            </w:r>
            <w:r>
              <w:rPr>
                <w:noProof/>
                <w:webHidden/>
              </w:rPr>
              <w:fldChar w:fldCharType="begin"/>
            </w:r>
            <w:r>
              <w:rPr>
                <w:noProof/>
                <w:webHidden/>
              </w:rPr>
              <w:instrText xml:space="preserve"> PAGEREF _Toc95388285 \h </w:instrText>
            </w:r>
            <w:r>
              <w:rPr>
                <w:noProof/>
                <w:webHidden/>
              </w:rPr>
            </w:r>
            <w:r>
              <w:rPr>
                <w:noProof/>
                <w:webHidden/>
              </w:rPr>
              <w:fldChar w:fldCharType="separate"/>
            </w:r>
            <w:r>
              <w:rPr>
                <w:noProof/>
                <w:webHidden/>
              </w:rPr>
              <w:t>4</w:t>
            </w:r>
            <w:r>
              <w:rPr>
                <w:noProof/>
                <w:webHidden/>
              </w:rPr>
              <w:fldChar w:fldCharType="end"/>
            </w:r>
          </w:hyperlink>
        </w:p>
        <w:p w14:paraId="775D6ABD" w14:textId="5C9F85B8" w:rsidR="00A66CFE" w:rsidRDefault="00A66CFE">
          <w:pPr>
            <w:pStyle w:val="Indholdsfortegnelse2"/>
            <w:tabs>
              <w:tab w:val="right" w:leader="dot" w:pos="9622"/>
            </w:tabs>
            <w:rPr>
              <w:rFonts w:eastAsiaTheme="minorEastAsia"/>
              <w:noProof/>
              <w:sz w:val="22"/>
              <w:szCs w:val="22"/>
              <w:lang w:eastAsia="da-DK"/>
            </w:rPr>
          </w:pPr>
          <w:hyperlink w:anchor="_Toc95388286" w:history="1">
            <w:r w:rsidRPr="00944B62">
              <w:rPr>
                <w:rStyle w:val="Hyperlink"/>
                <w:noProof/>
              </w:rPr>
              <w:t>Sampling</w:t>
            </w:r>
            <w:r>
              <w:rPr>
                <w:noProof/>
                <w:webHidden/>
              </w:rPr>
              <w:tab/>
            </w:r>
            <w:r>
              <w:rPr>
                <w:noProof/>
                <w:webHidden/>
              </w:rPr>
              <w:fldChar w:fldCharType="begin"/>
            </w:r>
            <w:r>
              <w:rPr>
                <w:noProof/>
                <w:webHidden/>
              </w:rPr>
              <w:instrText xml:space="preserve"> PAGEREF _Toc95388286 \h </w:instrText>
            </w:r>
            <w:r>
              <w:rPr>
                <w:noProof/>
                <w:webHidden/>
              </w:rPr>
            </w:r>
            <w:r>
              <w:rPr>
                <w:noProof/>
                <w:webHidden/>
              </w:rPr>
              <w:fldChar w:fldCharType="separate"/>
            </w:r>
            <w:r>
              <w:rPr>
                <w:noProof/>
                <w:webHidden/>
              </w:rPr>
              <w:t>4</w:t>
            </w:r>
            <w:r>
              <w:rPr>
                <w:noProof/>
                <w:webHidden/>
              </w:rPr>
              <w:fldChar w:fldCharType="end"/>
            </w:r>
          </w:hyperlink>
        </w:p>
        <w:p w14:paraId="55D4BC6F" w14:textId="2A7E893D" w:rsidR="00A66CFE" w:rsidRDefault="00A66CFE">
          <w:pPr>
            <w:pStyle w:val="Indholdsfortegnelse2"/>
            <w:tabs>
              <w:tab w:val="right" w:leader="dot" w:pos="9622"/>
            </w:tabs>
            <w:rPr>
              <w:rFonts w:eastAsiaTheme="minorEastAsia"/>
              <w:noProof/>
              <w:sz w:val="22"/>
              <w:szCs w:val="22"/>
              <w:lang w:eastAsia="da-DK"/>
            </w:rPr>
          </w:pPr>
          <w:hyperlink w:anchor="_Toc95388287" w:history="1">
            <w:r w:rsidRPr="00944B62">
              <w:rPr>
                <w:rStyle w:val="Hyperlink"/>
                <w:noProof/>
              </w:rPr>
              <w:t>Testgruppe, kontrolgruppe og pardannelse</w:t>
            </w:r>
            <w:r>
              <w:rPr>
                <w:noProof/>
                <w:webHidden/>
              </w:rPr>
              <w:tab/>
            </w:r>
            <w:r>
              <w:rPr>
                <w:noProof/>
                <w:webHidden/>
              </w:rPr>
              <w:fldChar w:fldCharType="begin"/>
            </w:r>
            <w:r>
              <w:rPr>
                <w:noProof/>
                <w:webHidden/>
              </w:rPr>
              <w:instrText xml:space="preserve"> PAGEREF _Toc95388287 \h </w:instrText>
            </w:r>
            <w:r>
              <w:rPr>
                <w:noProof/>
                <w:webHidden/>
              </w:rPr>
            </w:r>
            <w:r>
              <w:rPr>
                <w:noProof/>
                <w:webHidden/>
              </w:rPr>
              <w:fldChar w:fldCharType="separate"/>
            </w:r>
            <w:r>
              <w:rPr>
                <w:noProof/>
                <w:webHidden/>
              </w:rPr>
              <w:t>4</w:t>
            </w:r>
            <w:r>
              <w:rPr>
                <w:noProof/>
                <w:webHidden/>
              </w:rPr>
              <w:fldChar w:fldCharType="end"/>
            </w:r>
          </w:hyperlink>
        </w:p>
        <w:p w14:paraId="5D4DDE31" w14:textId="5C2D5C50" w:rsidR="00A66CFE" w:rsidRDefault="00A66CFE">
          <w:pPr>
            <w:pStyle w:val="Indholdsfortegnelse2"/>
            <w:tabs>
              <w:tab w:val="right" w:leader="dot" w:pos="9622"/>
            </w:tabs>
            <w:rPr>
              <w:rFonts w:eastAsiaTheme="minorEastAsia"/>
              <w:noProof/>
              <w:sz w:val="22"/>
              <w:szCs w:val="22"/>
              <w:lang w:eastAsia="da-DK"/>
            </w:rPr>
          </w:pPr>
          <w:hyperlink w:anchor="_Toc95388288" w:history="1">
            <w:r w:rsidRPr="00944B62">
              <w:rPr>
                <w:rStyle w:val="Hyperlink"/>
                <w:noProof/>
              </w:rPr>
              <w:t>Antal deltagere</w:t>
            </w:r>
            <w:r>
              <w:rPr>
                <w:noProof/>
                <w:webHidden/>
              </w:rPr>
              <w:tab/>
            </w:r>
            <w:r>
              <w:rPr>
                <w:noProof/>
                <w:webHidden/>
              </w:rPr>
              <w:fldChar w:fldCharType="begin"/>
            </w:r>
            <w:r>
              <w:rPr>
                <w:noProof/>
                <w:webHidden/>
              </w:rPr>
              <w:instrText xml:space="preserve"> PAGEREF _Toc95388288 \h </w:instrText>
            </w:r>
            <w:r>
              <w:rPr>
                <w:noProof/>
                <w:webHidden/>
              </w:rPr>
            </w:r>
            <w:r>
              <w:rPr>
                <w:noProof/>
                <w:webHidden/>
              </w:rPr>
              <w:fldChar w:fldCharType="separate"/>
            </w:r>
            <w:r>
              <w:rPr>
                <w:noProof/>
                <w:webHidden/>
              </w:rPr>
              <w:t>5</w:t>
            </w:r>
            <w:r>
              <w:rPr>
                <w:noProof/>
                <w:webHidden/>
              </w:rPr>
              <w:fldChar w:fldCharType="end"/>
            </w:r>
          </w:hyperlink>
        </w:p>
        <w:p w14:paraId="0F51DEE9" w14:textId="43E23544" w:rsidR="00A66CFE" w:rsidRDefault="00A66CFE">
          <w:pPr>
            <w:pStyle w:val="Indholdsfortegnelse2"/>
            <w:tabs>
              <w:tab w:val="right" w:leader="dot" w:pos="9622"/>
            </w:tabs>
            <w:rPr>
              <w:rFonts w:eastAsiaTheme="minorEastAsia"/>
              <w:noProof/>
              <w:sz w:val="22"/>
              <w:szCs w:val="22"/>
              <w:lang w:eastAsia="da-DK"/>
            </w:rPr>
          </w:pPr>
          <w:hyperlink w:anchor="_Toc95388289" w:history="1">
            <w:r w:rsidRPr="00944B62">
              <w:rPr>
                <w:rStyle w:val="Hyperlink"/>
                <w:noProof/>
              </w:rPr>
              <w:t>Ekstern validitet</w:t>
            </w:r>
            <w:r>
              <w:rPr>
                <w:noProof/>
                <w:webHidden/>
              </w:rPr>
              <w:tab/>
            </w:r>
            <w:r>
              <w:rPr>
                <w:noProof/>
                <w:webHidden/>
              </w:rPr>
              <w:fldChar w:fldCharType="begin"/>
            </w:r>
            <w:r>
              <w:rPr>
                <w:noProof/>
                <w:webHidden/>
              </w:rPr>
              <w:instrText xml:space="preserve"> PAGEREF _Toc95388289 \h </w:instrText>
            </w:r>
            <w:r>
              <w:rPr>
                <w:noProof/>
                <w:webHidden/>
              </w:rPr>
            </w:r>
            <w:r>
              <w:rPr>
                <w:noProof/>
                <w:webHidden/>
              </w:rPr>
              <w:fldChar w:fldCharType="separate"/>
            </w:r>
            <w:r>
              <w:rPr>
                <w:noProof/>
                <w:webHidden/>
              </w:rPr>
              <w:t>6</w:t>
            </w:r>
            <w:r>
              <w:rPr>
                <w:noProof/>
                <w:webHidden/>
              </w:rPr>
              <w:fldChar w:fldCharType="end"/>
            </w:r>
          </w:hyperlink>
        </w:p>
        <w:p w14:paraId="52E153B4" w14:textId="528F9F24" w:rsidR="00A66CFE" w:rsidRDefault="00A66CFE">
          <w:pPr>
            <w:pStyle w:val="Indholdsfortegnelse2"/>
            <w:tabs>
              <w:tab w:val="right" w:leader="dot" w:pos="9622"/>
            </w:tabs>
            <w:rPr>
              <w:rFonts w:eastAsiaTheme="minorEastAsia"/>
              <w:noProof/>
              <w:sz w:val="22"/>
              <w:szCs w:val="22"/>
              <w:lang w:eastAsia="da-DK"/>
            </w:rPr>
          </w:pPr>
          <w:hyperlink w:anchor="_Toc95388290" w:history="1">
            <w:r w:rsidRPr="00944B62">
              <w:rPr>
                <w:rStyle w:val="Hyperlink"/>
                <w:noProof/>
              </w:rPr>
              <w:t>Intern validitet</w:t>
            </w:r>
            <w:r>
              <w:rPr>
                <w:noProof/>
                <w:webHidden/>
              </w:rPr>
              <w:tab/>
            </w:r>
            <w:r>
              <w:rPr>
                <w:noProof/>
                <w:webHidden/>
              </w:rPr>
              <w:fldChar w:fldCharType="begin"/>
            </w:r>
            <w:r>
              <w:rPr>
                <w:noProof/>
                <w:webHidden/>
              </w:rPr>
              <w:instrText xml:space="preserve"> PAGEREF _Toc95388290 \h </w:instrText>
            </w:r>
            <w:r>
              <w:rPr>
                <w:noProof/>
                <w:webHidden/>
              </w:rPr>
            </w:r>
            <w:r>
              <w:rPr>
                <w:noProof/>
                <w:webHidden/>
              </w:rPr>
              <w:fldChar w:fldCharType="separate"/>
            </w:r>
            <w:r>
              <w:rPr>
                <w:noProof/>
                <w:webHidden/>
              </w:rPr>
              <w:t>6</w:t>
            </w:r>
            <w:r>
              <w:rPr>
                <w:noProof/>
                <w:webHidden/>
              </w:rPr>
              <w:fldChar w:fldCharType="end"/>
            </w:r>
          </w:hyperlink>
        </w:p>
        <w:p w14:paraId="29551009" w14:textId="1FEDD30E" w:rsidR="00A66CFE" w:rsidRDefault="00A66CFE">
          <w:pPr>
            <w:pStyle w:val="Indholdsfortegnelse1"/>
            <w:tabs>
              <w:tab w:val="right" w:leader="dot" w:pos="9622"/>
            </w:tabs>
            <w:rPr>
              <w:rFonts w:eastAsiaTheme="minorEastAsia"/>
              <w:noProof/>
              <w:sz w:val="22"/>
              <w:szCs w:val="22"/>
              <w:lang w:eastAsia="da-DK"/>
            </w:rPr>
          </w:pPr>
          <w:hyperlink w:anchor="_Toc95388291" w:history="1">
            <w:r w:rsidRPr="00944B62">
              <w:rPr>
                <w:rStyle w:val="Hyperlink"/>
                <w:noProof/>
              </w:rPr>
              <w:t>Metode til selvvurdering</w:t>
            </w:r>
            <w:r>
              <w:rPr>
                <w:noProof/>
                <w:webHidden/>
              </w:rPr>
              <w:tab/>
            </w:r>
            <w:r>
              <w:rPr>
                <w:noProof/>
                <w:webHidden/>
              </w:rPr>
              <w:fldChar w:fldCharType="begin"/>
            </w:r>
            <w:r>
              <w:rPr>
                <w:noProof/>
                <w:webHidden/>
              </w:rPr>
              <w:instrText xml:space="preserve"> PAGEREF _Toc95388291 \h </w:instrText>
            </w:r>
            <w:r>
              <w:rPr>
                <w:noProof/>
                <w:webHidden/>
              </w:rPr>
            </w:r>
            <w:r>
              <w:rPr>
                <w:noProof/>
                <w:webHidden/>
              </w:rPr>
              <w:fldChar w:fldCharType="separate"/>
            </w:r>
            <w:r>
              <w:rPr>
                <w:noProof/>
                <w:webHidden/>
              </w:rPr>
              <w:t>9</w:t>
            </w:r>
            <w:r>
              <w:rPr>
                <w:noProof/>
                <w:webHidden/>
              </w:rPr>
              <w:fldChar w:fldCharType="end"/>
            </w:r>
          </w:hyperlink>
        </w:p>
        <w:p w14:paraId="3F54F579" w14:textId="52617DFA" w:rsidR="00A66CFE" w:rsidRDefault="00A66CFE">
          <w:pPr>
            <w:pStyle w:val="Indholdsfortegnelse2"/>
            <w:tabs>
              <w:tab w:val="right" w:leader="dot" w:pos="9622"/>
            </w:tabs>
            <w:rPr>
              <w:rFonts w:eastAsiaTheme="minorEastAsia"/>
              <w:noProof/>
              <w:sz w:val="22"/>
              <w:szCs w:val="22"/>
              <w:lang w:eastAsia="da-DK"/>
            </w:rPr>
          </w:pPr>
          <w:hyperlink w:anchor="_Toc95388292" w:history="1">
            <w:r w:rsidRPr="00944B62">
              <w:rPr>
                <w:rStyle w:val="Hyperlink"/>
                <w:noProof/>
              </w:rPr>
              <w:t>Selvevaluerings-spørgeskemaer</w:t>
            </w:r>
            <w:r>
              <w:rPr>
                <w:noProof/>
                <w:webHidden/>
              </w:rPr>
              <w:tab/>
            </w:r>
            <w:r>
              <w:rPr>
                <w:noProof/>
                <w:webHidden/>
              </w:rPr>
              <w:fldChar w:fldCharType="begin"/>
            </w:r>
            <w:r>
              <w:rPr>
                <w:noProof/>
                <w:webHidden/>
              </w:rPr>
              <w:instrText xml:space="preserve"> PAGEREF _Toc95388292 \h </w:instrText>
            </w:r>
            <w:r>
              <w:rPr>
                <w:noProof/>
                <w:webHidden/>
              </w:rPr>
            </w:r>
            <w:r>
              <w:rPr>
                <w:noProof/>
                <w:webHidden/>
              </w:rPr>
              <w:fldChar w:fldCharType="separate"/>
            </w:r>
            <w:r>
              <w:rPr>
                <w:noProof/>
                <w:webHidden/>
              </w:rPr>
              <w:t>9</w:t>
            </w:r>
            <w:r>
              <w:rPr>
                <w:noProof/>
                <w:webHidden/>
              </w:rPr>
              <w:fldChar w:fldCharType="end"/>
            </w:r>
          </w:hyperlink>
        </w:p>
        <w:p w14:paraId="3959F262" w14:textId="65F84331" w:rsidR="00A66CFE" w:rsidRDefault="00A66CFE">
          <w:pPr>
            <w:pStyle w:val="Indholdsfortegnelse2"/>
            <w:tabs>
              <w:tab w:val="right" w:leader="dot" w:pos="9622"/>
            </w:tabs>
            <w:rPr>
              <w:rFonts w:eastAsiaTheme="minorEastAsia"/>
              <w:noProof/>
              <w:sz w:val="22"/>
              <w:szCs w:val="22"/>
              <w:lang w:eastAsia="da-DK"/>
            </w:rPr>
          </w:pPr>
          <w:hyperlink w:anchor="_Toc95388293" w:history="1">
            <w:r w:rsidRPr="00944B62">
              <w:rPr>
                <w:rStyle w:val="Hyperlink"/>
                <w:noProof/>
              </w:rPr>
              <w:t>Skalavurdering</w:t>
            </w:r>
            <w:r>
              <w:rPr>
                <w:noProof/>
                <w:webHidden/>
              </w:rPr>
              <w:tab/>
            </w:r>
            <w:r>
              <w:rPr>
                <w:noProof/>
                <w:webHidden/>
              </w:rPr>
              <w:fldChar w:fldCharType="begin"/>
            </w:r>
            <w:r>
              <w:rPr>
                <w:noProof/>
                <w:webHidden/>
              </w:rPr>
              <w:instrText xml:space="preserve"> PAGEREF _Toc95388293 \h </w:instrText>
            </w:r>
            <w:r>
              <w:rPr>
                <w:noProof/>
                <w:webHidden/>
              </w:rPr>
            </w:r>
            <w:r>
              <w:rPr>
                <w:noProof/>
                <w:webHidden/>
              </w:rPr>
              <w:fldChar w:fldCharType="separate"/>
            </w:r>
            <w:r>
              <w:rPr>
                <w:noProof/>
                <w:webHidden/>
              </w:rPr>
              <w:t>9</w:t>
            </w:r>
            <w:r>
              <w:rPr>
                <w:noProof/>
                <w:webHidden/>
              </w:rPr>
              <w:fldChar w:fldCharType="end"/>
            </w:r>
          </w:hyperlink>
        </w:p>
        <w:p w14:paraId="4AB461C2" w14:textId="2333163F" w:rsidR="00A66CFE" w:rsidRDefault="00A66CFE">
          <w:pPr>
            <w:pStyle w:val="Indholdsfortegnelse2"/>
            <w:tabs>
              <w:tab w:val="right" w:leader="dot" w:pos="9622"/>
            </w:tabs>
            <w:rPr>
              <w:rFonts w:eastAsiaTheme="minorEastAsia"/>
              <w:noProof/>
              <w:sz w:val="22"/>
              <w:szCs w:val="22"/>
              <w:lang w:eastAsia="da-DK"/>
            </w:rPr>
          </w:pPr>
          <w:hyperlink w:anchor="_Toc95388294" w:history="1">
            <w:r w:rsidRPr="00944B62">
              <w:rPr>
                <w:rStyle w:val="Hyperlink"/>
                <w:noProof/>
              </w:rPr>
              <w:t>Socialt bias</w:t>
            </w:r>
            <w:r>
              <w:rPr>
                <w:noProof/>
                <w:webHidden/>
              </w:rPr>
              <w:tab/>
            </w:r>
            <w:r>
              <w:rPr>
                <w:noProof/>
                <w:webHidden/>
              </w:rPr>
              <w:fldChar w:fldCharType="begin"/>
            </w:r>
            <w:r>
              <w:rPr>
                <w:noProof/>
                <w:webHidden/>
              </w:rPr>
              <w:instrText xml:space="preserve"> PAGEREF _Toc95388294 \h </w:instrText>
            </w:r>
            <w:r>
              <w:rPr>
                <w:noProof/>
                <w:webHidden/>
              </w:rPr>
            </w:r>
            <w:r>
              <w:rPr>
                <w:noProof/>
                <w:webHidden/>
              </w:rPr>
              <w:fldChar w:fldCharType="separate"/>
            </w:r>
            <w:r>
              <w:rPr>
                <w:noProof/>
                <w:webHidden/>
              </w:rPr>
              <w:t>11</w:t>
            </w:r>
            <w:r>
              <w:rPr>
                <w:noProof/>
                <w:webHidden/>
              </w:rPr>
              <w:fldChar w:fldCharType="end"/>
            </w:r>
          </w:hyperlink>
        </w:p>
        <w:p w14:paraId="0517263F" w14:textId="742FD39B" w:rsidR="00A66CFE" w:rsidRDefault="00A66CFE">
          <w:pPr>
            <w:pStyle w:val="Indholdsfortegnelse2"/>
            <w:tabs>
              <w:tab w:val="right" w:leader="dot" w:pos="9622"/>
            </w:tabs>
            <w:rPr>
              <w:rFonts w:eastAsiaTheme="minorEastAsia"/>
              <w:noProof/>
              <w:sz w:val="22"/>
              <w:szCs w:val="22"/>
              <w:lang w:eastAsia="da-DK"/>
            </w:rPr>
          </w:pPr>
          <w:hyperlink w:anchor="_Toc95388295" w:history="1">
            <w:r w:rsidRPr="00944B62">
              <w:rPr>
                <w:rStyle w:val="Hyperlink"/>
                <w:noProof/>
              </w:rPr>
              <w:t>Anonymitet</w:t>
            </w:r>
            <w:r>
              <w:rPr>
                <w:noProof/>
                <w:webHidden/>
              </w:rPr>
              <w:tab/>
            </w:r>
            <w:r>
              <w:rPr>
                <w:noProof/>
                <w:webHidden/>
              </w:rPr>
              <w:fldChar w:fldCharType="begin"/>
            </w:r>
            <w:r>
              <w:rPr>
                <w:noProof/>
                <w:webHidden/>
              </w:rPr>
              <w:instrText xml:space="preserve"> PAGEREF _Toc95388295 \h </w:instrText>
            </w:r>
            <w:r>
              <w:rPr>
                <w:noProof/>
                <w:webHidden/>
              </w:rPr>
            </w:r>
            <w:r>
              <w:rPr>
                <w:noProof/>
                <w:webHidden/>
              </w:rPr>
              <w:fldChar w:fldCharType="separate"/>
            </w:r>
            <w:r>
              <w:rPr>
                <w:noProof/>
                <w:webHidden/>
              </w:rPr>
              <w:t>12</w:t>
            </w:r>
            <w:r>
              <w:rPr>
                <w:noProof/>
                <w:webHidden/>
              </w:rPr>
              <w:fldChar w:fldCharType="end"/>
            </w:r>
          </w:hyperlink>
        </w:p>
        <w:p w14:paraId="6422FF66" w14:textId="61C83634" w:rsidR="00A66CFE" w:rsidRDefault="00A66CFE">
          <w:pPr>
            <w:pStyle w:val="Indholdsfortegnelse1"/>
            <w:tabs>
              <w:tab w:val="right" w:leader="dot" w:pos="9622"/>
            </w:tabs>
            <w:rPr>
              <w:rFonts w:eastAsiaTheme="minorEastAsia"/>
              <w:noProof/>
              <w:sz w:val="22"/>
              <w:szCs w:val="22"/>
              <w:lang w:eastAsia="da-DK"/>
            </w:rPr>
          </w:pPr>
          <w:hyperlink w:anchor="_Toc95388296" w:history="1">
            <w:r w:rsidRPr="00944B62">
              <w:rPr>
                <w:rStyle w:val="Hyperlink"/>
                <w:noProof/>
              </w:rPr>
              <w:t>Opsummering</w:t>
            </w:r>
            <w:r>
              <w:rPr>
                <w:noProof/>
                <w:webHidden/>
              </w:rPr>
              <w:tab/>
            </w:r>
            <w:r>
              <w:rPr>
                <w:noProof/>
                <w:webHidden/>
              </w:rPr>
              <w:fldChar w:fldCharType="begin"/>
            </w:r>
            <w:r>
              <w:rPr>
                <w:noProof/>
                <w:webHidden/>
              </w:rPr>
              <w:instrText xml:space="preserve"> PAGEREF _Toc95388296 \h </w:instrText>
            </w:r>
            <w:r>
              <w:rPr>
                <w:noProof/>
                <w:webHidden/>
              </w:rPr>
            </w:r>
            <w:r>
              <w:rPr>
                <w:noProof/>
                <w:webHidden/>
              </w:rPr>
              <w:fldChar w:fldCharType="separate"/>
            </w:r>
            <w:r>
              <w:rPr>
                <w:noProof/>
                <w:webHidden/>
              </w:rPr>
              <w:t>13</w:t>
            </w:r>
            <w:r>
              <w:rPr>
                <w:noProof/>
                <w:webHidden/>
              </w:rPr>
              <w:fldChar w:fldCharType="end"/>
            </w:r>
          </w:hyperlink>
        </w:p>
        <w:p w14:paraId="2DACD4F5" w14:textId="18E21ECC" w:rsidR="00A66CFE" w:rsidRDefault="00A66CFE">
          <w:pPr>
            <w:pStyle w:val="Indholdsfortegnelse1"/>
            <w:tabs>
              <w:tab w:val="right" w:leader="dot" w:pos="9622"/>
            </w:tabs>
            <w:rPr>
              <w:rFonts w:eastAsiaTheme="minorEastAsia"/>
              <w:noProof/>
              <w:sz w:val="22"/>
              <w:szCs w:val="22"/>
              <w:lang w:eastAsia="da-DK"/>
            </w:rPr>
          </w:pPr>
          <w:hyperlink w:anchor="_Toc95388297" w:history="1">
            <w:r w:rsidRPr="00944B62">
              <w:rPr>
                <w:rStyle w:val="Hyperlink"/>
                <w:noProof/>
                <w:lang w:val="en-US"/>
              </w:rPr>
              <w:t>Bibliografi</w:t>
            </w:r>
            <w:r>
              <w:rPr>
                <w:noProof/>
                <w:webHidden/>
              </w:rPr>
              <w:tab/>
            </w:r>
            <w:r>
              <w:rPr>
                <w:noProof/>
                <w:webHidden/>
              </w:rPr>
              <w:fldChar w:fldCharType="begin"/>
            </w:r>
            <w:r>
              <w:rPr>
                <w:noProof/>
                <w:webHidden/>
              </w:rPr>
              <w:instrText xml:space="preserve"> PAGEREF _Toc95388297 \h </w:instrText>
            </w:r>
            <w:r>
              <w:rPr>
                <w:noProof/>
                <w:webHidden/>
              </w:rPr>
            </w:r>
            <w:r>
              <w:rPr>
                <w:noProof/>
                <w:webHidden/>
              </w:rPr>
              <w:fldChar w:fldCharType="separate"/>
            </w:r>
            <w:r>
              <w:rPr>
                <w:noProof/>
                <w:webHidden/>
              </w:rPr>
              <w:t>13</w:t>
            </w:r>
            <w:r>
              <w:rPr>
                <w:noProof/>
                <w:webHidden/>
              </w:rPr>
              <w:fldChar w:fldCharType="end"/>
            </w:r>
          </w:hyperlink>
        </w:p>
        <w:p w14:paraId="2DDD4C52" w14:textId="5A7279DE" w:rsidR="0076409D" w:rsidRDefault="0076409D">
          <w:r>
            <w:rPr>
              <w:b/>
              <w:bCs/>
            </w:rPr>
            <w:fldChar w:fldCharType="end"/>
          </w:r>
        </w:p>
      </w:sdtContent>
    </w:sdt>
    <w:p w14:paraId="12E8F840" w14:textId="77777777" w:rsidR="0076409D" w:rsidRDefault="0076409D" w:rsidP="00FF27A3">
      <w:pPr>
        <w:rPr>
          <w:b/>
          <w:bCs/>
        </w:rPr>
      </w:pPr>
    </w:p>
    <w:p w14:paraId="3A1E17A7" w14:textId="77777777" w:rsidR="00E26284" w:rsidRDefault="00E26284">
      <w:pPr>
        <w:rPr>
          <w:rFonts w:asciiTheme="majorHAnsi" w:eastAsiaTheme="majorEastAsia" w:hAnsiTheme="majorHAnsi" w:cstheme="majorBidi"/>
          <w:color w:val="2F5496" w:themeColor="accent1" w:themeShade="BF"/>
          <w:sz w:val="32"/>
          <w:szCs w:val="32"/>
        </w:rPr>
      </w:pPr>
      <w:r>
        <w:br w:type="page"/>
      </w:r>
    </w:p>
    <w:p w14:paraId="784BB525" w14:textId="1E54E691" w:rsidR="0050749C" w:rsidRDefault="0050749C" w:rsidP="00BA5440">
      <w:pPr>
        <w:pStyle w:val="Overskrift1"/>
      </w:pPr>
      <w:bookmarkStart w:id="0" w:name="_Toc95388279"/>
      <w:r>
        <w:lastRenderedPageBreak/>
        <w:t>Projekt</w:t>
      </w:r>
      <w:bookmarkEnd w:id="0"/>
    </w:p>
    <w:p w14:paraId="16FED3B8" w14:textId="74BA7342" w:rsidR="004745D7" w:rsidRDefault="007043A5" w:rsidP="00BC4B29">
      <w:r w:rsidRPr="007043A5">
        <w:t xml:space="preserve">Pair </w:t>
      </w:r>
      <w:proofErr w:type="spellStart"/>
      <w:r w:rsidRPr="007043A5">
        <w:t>programmings</w:t>
      </w:r>
      <w:proofErr w:type="spellEnd"/>
      <w:r w:rsidRPr="007043A5">
        <w:t xml:space="preserve"> indflydelse på vurdering af </w:t>
      </w:r>
      <w:proofErr w:type="spellStart"/>
      <w:r w:rsidRPr="007043A5">
        <w:t>self-efficacy</w:t>
      </w:r>
      <w:proofErr w:type="spellEnd"/>
      <w:r w:rsidRPr="007043A5">
        <w:t xml:space="preserve"> inden for programmering blandt semitekniske fagprofiler.</w:t>
      </w:r>
    </w:p>
    <w:p w14:paraId="1DD01533" w14:textId="6FE53D7B" w:rsidR="00A97266" w:rsidRDefault="00A97266" w:rsidP="00BA5440">
      <w:pPr>
        <w:pStyle w:val="Overskrift1"/>
      </w:pPr>
      <w:bookmarkStart w:id="1" w:name="_Toc95388280"/>
      <w:r>
        <w:t>Uddannelsesinstitution</w:t>
      </w:r>
      <w:bookmarkEnd w:id="1"/>
    </w:p>
    <w:p w14:paraId="421B9A1C" w14:textId="139BC237" w:rsidR="00BD2BDB" w:rsidRDefault="00A97266" w:rsidP="00BC4B29">
      <w:r w:rsidRPr="00BD2BDB">
        <w:t>IBA Erhvervsakademi Kolding</w:t>
      </w:r>
      <w:r w:rsidR="00054399">
        <w:t xml:space="preserve">. </w:t>
      </w:r>
    </w:p>
    <w:p w14:paraId="11243E04" w14:textId="25753DC9" w:rsidR="004745D7" w:rsidRPr="004745D7" w:rsidRDefault="004745D7" w:rsidP="00BA5440">
      <w:pPr>
        <w:pStyle w:val="Overskrift1"/>
      </w:pPr>
      <w:bookmarkStart w:id="2" w:name="_Toc95388281"/>
      <w:r w:rsidRPr="004745D7">
        <w:t>Projektledere</w:t>
      </w:r>
      <w:bookmarkEnd w:id="2"/>
    </w:p>
    <w:p w14:paraId="43B0643A" w14:textId="77777777" w:rsidR="006476F2" w:rsidRDefault="006476F2" w:rsidP="006476F2">
      <w:pPr>
        <w:pStyle w:val="Listeafsnit"/>
        <w:numPr>
          <w:ilvl w:val="0"/>
          <w:numId w:val="22"/>
        </w:numPr>
      </w:pPr>
      <w:r>
        <w:t xml:space="preserve">Lektor </w:t>
      </w:r>
      <w:r w:rsidRPr="00B03372">
        <w:t>Rikke Lind</w:t>
      </w:r>
      <w:r>
        <w:t xml:space="preserve"> (</w:t>
      </w:r>
      <w:hyperlink r:id="rId11" w:history="1">
        <w:r w:rsidRPr="00F554CE">
          <w:rPr>
            <w:rStyle w:val="Hyperlink"/>
          </w:rPr>
          <w:t>rikl@iba.dk</w:t>
        </w:r>
      </w:hyperlink>
      <w:r>
        <w:t xml:space="preserve">) </w:t>
      </w:r>
    </w:p>
    <w:p w14:paraId="18E8512A" w14:textId="122B5B77" w:rsidR="008B5384" w:rsidRDefault="006476F2" w:rsidP="008B5384">
      <w:pPr>
        <w:pStyle w:val="Listeafsnit"/>
        <w:numPr>
          <w:ilvl w:val="0"/>
          <w:numId w:val="22"/>
        </w:numPr>
      </w:pPr>
      <w:r>
        <w:t xml:space="preserve">Adjunkt </w:t>
      </w:r>
      <w:r w:rsidRPr="00B03372">
        <w:t>Mile Ninkovic</w:t>
      </w:r>
    </w:p>
    <w:p w14:paraId="48407829" w14:textId="62412595" w:rsidR="00BC4B29" w:rsidRPr="00BF4BD6" w:rsidRDefault="00BC4B29" w:rsidP="00BA5440">
      <w:pPr>
        <w:pStyle w:val="Overskrift1"/>
      </w:pPr>
      <w:bookmarkStart w:id="3" w:name="_Toc95388282"/>
      <w:r w:rsidRPr="00BF4BD6">
        <w:t>Formål</w:t>
      </w:r>
      <w:bookmarkEnd w:id="3"/>
    </w:p>
    <w:p w14:paraId="6C4E9D7A" w14:textId="744856C1" w:rsidR="00BC4B29" w:rsidRDefault="00BC4B29" w:rsidP="00BC4B29">
      <w:r>
        <w:t xml:space="preserve">Formålet med vores undersøgelse er at undersøge, om </w:t>
      </w:r>
      <w:proofErr w:type="spellStart"/>
      <w:r>
        <w:t>semi</w:t>
      </w:r>
      <w:proofErr w:type="spellEnd"/>
      <w:r>
        <w:t>-tekniske fagprofilers selvvurdering af programmeringskompetencer påvirke</w:t>
      </w:r>
      <w:r w:rsidR="6CED0224">
        <w:t>s</w:t>
      </w:r>
      <w:r>
        <w:t>, hvis de arbejde</w:t>
      </w:r>
      <w:r w:rsidR="41EAB4FC">
        <w:t>r</w:t>
      </w:r>
      <w:r>
        <w:t xml:space="preserve"> med pair </w:t>
      </w:r>
      <w:proofErr w:type="spellStart"/>
      <w:r>
        <w:t>programming</w:t>
      </w:r>
      <w:proofErr w:type="spellEnd"/>
      <w:r>
        <w:t xml:space="preserve"> (programmering i par) i stedet for individuel programmering.</w:t>
      </w:r>
    </w:p>
    <w:p w14:paraId="4BD6ECA4" w14:textId="77777777" w:rsidR="00BC4B29" w:rsidRDefault="00BC4B29" w:rsidP="00BC4B29"/>
    <w:p w14:paraId="77D1E882" w14:textId="05399A58" w:rsidR="00FF27A3" w:rsidRPr="00BC4B29" w:rsidRDefault="00FF27A3" w:rsidP="00FF27A3">
      <w:r>
        <w:t>Den primære researchmetode for vores projekt er eksperimentet. For at kvalificere eksperimentets betydning, supplerer vi det med t</w:t>
      </w:r>
      <w:r w:rsidR="00BA57C2">
        <w:t>o</w:t>
      </w:r>
      <w:r>
        <w:t xml:space="preserve"> spørgeskemaer, hvor deltagerne skal vurdere deres egne kompetencer inden for JavaScript-programmering.</w:t>
      </w:r>
    </w:p>
    <w:p w14:paraId="4D3896E2" w14:textId="77777777" w:rsidR="003A5BB1" w:rsidRDefault="003A5BB1" w:rsidP="00FF27A3">
      <w:pPr>
        <w:rPr>
          <w:b/>
          <w:bCs/>
        </w:rPr>
      </w:pPr>
    </w:p>
    <w:p w14:paraId="6426BC61" w14:textId="3042EBEE" w:rsidR="004E7681" w:rsidRPr="00BA5440" w:rsidRDefault="00FF27A3" w:rsidP="00FF27A3">
      <w:r>
        <w:t>I forbindelse med projektet har vi diskuteret forskellige mulige research-designs til eksperimentet. Nedenfor skitserer vi de overvejelser, vi har haft om vores metodiske valg</w:t>
      </w:r>
      <w:r w:rsidR="001D272C">
        <w:t>, og hvad vi har endt med at vælge.</w:t>
      </w:r>
    </w:p>
    <w:p w14:paraId="67717C59" w14:textId="4E5C4D59" w:rsidR="00FF27A3" w:rsidRPr="00B82BD5" w:rsidRDefault="00FF27A3" w:rsidP="00BA5440">
      <w:pPr>
        <w:pStyle w:val="Overskrift1"/>
      </w:pPr>
      <w:bookmarkStart w:id="4" w:name="_Toc95388283"/>
      <w:r w:rsidRPr="00B82BD5">
        <w:t xml:space="preserve">Laboratorieeksperiment: </w:t>
      </w:r>
      <w:proofErr w:type="spellStart"/>
      <w:r w:rsidRPr="00B82BD5">
        <w:t>Pretest</w:t>
      </w:r>
      <w:proofErr w:type="spellEnd"/>
      <w:r w:rsidRPr="00B82BD5">
        <w:t xml:space="preserve">-posttest </w:t>
      </w:r>
      <w:proofErr w:type="spellStart"/>
      <w:r w:rsidRPr="00B82BD5">
        <w:t>control</w:t>
      </w:r>
      <w:proofErr w:type="spellEnd"/>
      <w:r w:rsidRPr="00B82BD5">
        <w:t xml:space="preserve"> </w:t>
      </w:r>
      <w:proofErr w:type="spellStart"/>
      <w:r w:rsidRPr="00B82BD5">
        <w:t>group</w:t>
      </w:r>
      <w:bookmarkEnd w:id="4"/>
      <w:proofErr w:type="spellEnd"/>
    </w:p>
    <w:p w14:paraId="7497C9C7" w14:textId="69EB8254" w:rsidR="00C357F4" w:rsidRDefault="00FF27A3" w:rsidP="00C357F4">
      <w:r>
        <w:t xml:space="preserve">Vores eksperiment er </w:t>
      </w:r>
      <w:r w:rsidR="00865230">
        <w:t>et laboratorieeksper</w:t>
      </w:r>
      <w:r w:rsidR="008D2546">
        <w:t>i</w:t>
      </w:r>
      <w:r w:rsidR="00865230">
        <w:t>ment</w:t>
      </w:r>
      <w:r w:rsidR="008D2546">
        <w:t xml:space="preserve"> </w:t>
      </w:r>
      <w:r w:rsidR="00F6496C">
        <w:t xml:space="preserve">af typen </w:t>
      </w:r>
      <w:proofErr w:type="spellStart"/>
      <w:r>
        <w:t>pretest</w:t>
      </w:r>
      <w:proofErr w:type="spellEnd"/>
      <w:r>
        <w:t xml:space="preserve">-posttest, </w:t>
      </w:r>
      <w:proofErr w:type="spellStart"/>
      <w:r>
        <w:t>control</w:t>
      </w:r>
      <w:proofErr w:type="spellEnd"/>
      <w:r>
        <w:t xml:space="preserve"> group-eksperiment</w:t>
      </w:r>
      <w:r w:rsidR="003B66AB">
        <w:t xml:space="preserve"> (herefter: </w:t>
      </w:r>
      <w:proofErr w:type="spellStart"/>
      <w:r w:rsidR="003B66AB">
        <w:t>ppc</w:t>
      </w:r>
      <w:proofErr w:type="spellEnd"/>
      <w:r w:rsidR="003B66AB">
        <w:t>-eksperiment)</w:t>
      </w:r>
      <w:r w:rsidR="008D2546">
        <w:t xml:space="preserve">, </w:t>
      </w:r>
      <w:r w:rsidR="005A05E7">
        <w:t xml:space="preserve">som er et såkaldt sandt eksperiment. </w:t>
      </w:r>
      <w:r w:rsidR="00087542">
        <w:fldChar w:fldCharType="begin"/>
      </w:r>
      <w:r w:rsidR="00087542">
        <w:instrText xml:space="preserve"> ADDIN ZOTERO_ITEM CSL_CITATION {"citationID":"V1DDFDjl","properties":{"formattedCitation":"(Coleman 2018:\\uc0\\u160{}93)","plainCitation":"(Coleman 2018: 93)","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93","label":"page"}],"schema":"https://github.com/citation-style-language/schema/raw/master/csl-citation.json"} </w:instrText>
      </w:r>
      <w:r w:rsidR="00087542">
        <w:fldChar w:fldCharType="separate"/>
      </w:r>
      <w:r w:rsidR="00087542" w:rsidRPr="00087542">
        <w:rPr>
          <w:rFonts w:ascii="Calibri" w:cs="Calibri"/>
        </w:rPr>
        <w:t>(Coleman 2018: 93)</w:t>
      </w:r>
      <w:r w:rsidR="00087542">
        <w:fldChar w:fldCharType="end"/>
      </w:r>
      <w:r w:rsidR="005A05E7" w:rsidRPr="005A05E7">
        <w:rPr>
          <w:color w:val="FF0000"/>
        </w:rPr>
        <w:t xml:space="preserve"> </w:t>
      </w:r>
      <w:r w:rsidR="00C357F4">
        <w:t>Eksperimentet er af typen enkeltfaktor, to-niveaus-eksperiment (</w:t>
      </w:r>
      <w:proofErr w:type="spellStart"/>
      <w:r w:rsidR="00C357F4">
        <w:t>two-leveled</w:t>
      </w:r>
      <w:proofErr w:type="spellEnd"/>
      <w:r w:rsidR="00C357F4">
        <w:t xml:space="preserve">), hvor faktoren er </w:t>
      </w:r>
      <w:r w:rsidR="0075665B">
        <w:t>selvtillid</w:t>
      </w:r>
      <w:r w:rsidR="00C357F4">
        <w:t xml:space="preserve"> og niveauerne (</w:t>
      </w:r>
      <w:proofErr w:type="spellStart"/>
      <w:r w:rsidR="00C357F4">
        <w:t>levels</w:t>
      </w:r>
      <w:proofErr w:type="spellEnd"/>
      <w:r w:rsidR="00C357F4">
        <w:t xml:space="preserve">) er hhv. individuel programmering og pair </w:t>
      </w:r>
      <w:proofErr w:type="spellStart"/>
      <w:r w:rsidR="00C357F4">
        <w:t>programming</w:t>
      </w:r>
      <w:proofErr w:type="spellEnd"/>
      <w:r w:rsidR="000C574C">
        <w:t xml:space="preserve"> </w:t>
      </w:r>
      <w:r w:rsidR="004B5680">
        <w:fldChar w:fldCharType="begin"/>
      </w:r>
      <w:r w:rsidR="004B5680">
        <w:instrText xml:space="preserve"> ADDIN ZOTERO_ITEM CSL_CITATION {"citationID":"0kErVUWR","properties":{"formattedCitation":"(Coleman 2018:\\uc0\\u160{}146)","plainCitation":"(Coleman 2018: 146)","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46","label":"page"}],"schema":"https://github.com/citation-style-language/schema/raw/master/csl-citation.json"} </w:instrText>
      </w:r>
      <w:r w:rsidR="004B5680">
        <w:fldChar w:fldCharType="separate"/>
      </w:r>
      <w:r w:rsidR="004B5680" w:rsidRPr="004B5680">
        <w:rPr>
          <w:rFonts w:ascii="Calibri" w:cs="Calibri"/>
        </w:rPr>
        <w:t>(Coleman 2018: 146)</w:t>
      </w:r>
      <w:r w:rsidR="004B5680">
        <w:fldChar w:fldCharType="end"/>
      </w:r>
      <w:r w:rsidR="00A74CF6">
        <w:rPr>
          <w:rStyle w:val="Fodnotehenvisning"/>
        </w:rPr>
        <w:footnoteReference w:id="2"/>
      </w:r>
      <w:r w:rsidR="00A74CF6">
        <w:t>.</w:t>
      </w:r>
    </w:p>
    <w:p w14:paraId="0AF3C6C2" w14:textId="77777777" w:rsidR="00BA5440" w:rsidRDefault="00BA5440" w:rsidP="00C357F4"/>
    <w:p w14:paraId="4B86DD31" w14:textId="2F7E2661" w:rsidR="006F3C9F" w:rsidRDefault="00782DDD" w:rsidP="00FF27A3">
      <w:r>
        <w:t>PPC-eksper</w:t>
      </w:r>
      <w:r w:rsidR="00971E7C">
        <w:t>i</w:t>
      </w:r>
      <w:r>
        <w:t xml:space="preserve">mentet er kendetegnet ved, at </w:t>
      </w:r>
      <w:r w:rsidR="00971E7C">
        <w:t>der foretages en observation både før testen (</w:t>
      </w:r>
      <w:proofErr w:type="spellStart"/>
      <w:r w:rsidR="00971E7C">
        <w:t>pretest</w:t>
      </w:r>
      <w:proofErr w:type="spellEnd"/>
      <w:r w:rsidR="00971E7C">
        <w:t>) og efter testen (posttest)</w:t>
      </w:r>
      <w:r w:rsidR="00BF1B0F">
        <w:t>, samt at der observeres på en kontrolgruppe, som ikke udsættes for testen (</w:t>
      </w:r>
      <w:proofErr w:type="spellStart"/>
      <w:r w:rsidR="00BF1B0F">
        <w:t>control</w:t>
      </w:r>
      <w:proofErr w:type="spellEnd"/>
      <w:r w:rsidR="00BF1B0F">
        <w:t xml:space="preserve"> </w:t>
      </w:r>
      <w:proofErr w:type="spellStart"/>
      <w:r w:rsidR="00BF1B0F">
        <w:t>group</w:t>
      </w:r>
      <w:proofErr w:type="spellEnd"/>
      <w:r w:rsidR="00BF1B0F">
        <w:t>)</w:t>
      </w:r>
      <w:r w:rsidR="00484730">
        <w:t xml:space="preserve"> </w:t>
      </w:r>
      <w:r w:rsidR="00484730">
        <w:fldChar w:fldCharType="begin"/>
      </w:r>
      <w:r w:rsidR="00484730">
        <w:instrText xml:space="preserve"> ADDIN ZOTERO_ITEM CSL_CITATION {"citationID":"9AaHO8u9","properties":{"formattedCitation":"(Coleman 2018:\\uc0\\u160{}93\\uc0\\u8211{}94)","plainCitation":"(Coleman 2018: 93–94)","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93-94","label":"page"}],"schema":"https://github.com/citation-style-language/schema/raw/master/csl-citation.json"} </w:instrText>
      </w:r>
      <w:r w:rsidR="00484730">
        <w:fldChar w:fldCharType="separate"/>
      </w:r>
      <w:r w:rsidR="00484730" w:rsidRPr="00763C5F">
        <w:rPr>
          <w:rFonts w:ascii="Calibri"/>
        </w:rPr>
        <w:t>(Coleman 2018: 93–94)</w:t>
      </w:r>
      <w:r w:rsidR="00484730">
        <w:fldChar w:fldCharType="end"/>
      </w:r>
      <w:r w:rsidR="00484730">
        <w:t>.</w:t>
      </w:r>
      <w:r w:rsidR="008139CF">
        <w:t xml:space="preserve"> Det kan beskrives med denne formel, hvor første linje er observationer (O) og stimulus (X) for testgruppen, og anden linje er observationer (O) for kontrolgruppen, </w:t>
      </w:r>
      <w:r w:rsidR="00E364AE">
        <w:t xml:space="preserve">samt en streg for at indikere, at de </w:t>
      </w:r>
      <w:r w:rsidR="008139CF">
        <w:t>ikke udsættes for stimulus</w:t>
      </w:r>
      <w:r w:rsidR="009F1AD0">
        <w:t xml:space="preserve">. </w:t>
      </w:r>
      <w:r w:rsidR="009F1AD0">
        <w:rPr>
          <w:i/>
          <w:iCs/>
        </w:rPr>
        <w:t>R</w:t>
      </w:r>
      <w:r w:rsidR="009F1AD0">
        <w:t xml:space="preserve"> betyder, at begge grupper er tilfældigt udvalgte (hvilket ikke gælder </w:t>
      </w:r>
      <w:r w:rsidR="00E364AE">
        <w:t xml:space="preserve">hele vejen igennem </w:t>
      </w:r>
      <w:r w:rsidR="009F1AD0">
        <w:t>for vores eksperiment, men det vender vi tilbage til)</w:t>
      </w:r>
      <w:r w:rsidR="008139CF">
        <w:t>:</w:t>
      </w:r>
    </w:p>
    <w:p w14:paraId="1593205F" w14:textId="77777777" w:rsidR="00E26284" w:rsidRDefault="00E26284" w:rsidP="00FF27A3"/>
    <w:p w14:paraId="3F9CDA61" w14:textId="77777777" w:rsidR="00533B60" w:rsidRDefault="00533B60" w:rsidP="00FF27A3"/>
    <w:p w14:paraId="5C25C852" w14:textId="15A6069C" w:rsidR="00533B60" w:rsidRDefault="00FC36D5" w:rsidP="00FF27A3">
      <w:r>
        <w:lastRenderedPageBreak/>
        <w:t>R</w:t>
      </w:r>
      <w:r>
        <w:tab/>
      </w:r>
      <w:r w:rsidR="006F3C9F">
        <w:t>O</w:t>
      </w:r>
      <w:r w:rsidR="00533B60">
        <w:rPr>
          <w:vertAlign w:val="subscript"/>
        </w:rPr>
        <w:t>1</w:t>
      </w:r>
      <w:r w:rsidR="008139CF">
        <w:tab/>
      </w:r>
      <w:r w:rsidR="006750BB">
        <w:t>X</w:t>
      </w:r>
      <w:r w:rsidR="008139CF">
        <w:tab/>
      </w:r>
      <w:r w:rsidR="006F3C9F">
        <w:t>O</w:t>
      </w:r>
      <w:r w:rsidR="006F3C9F" w:rsidRPr="00533B60">
        <w:rPr>
          <w:vertAlign w:val="subscript"/>
        </w:rPr>
        <w:t>2</w:t>
      </w:r>
    </w:p>
    <w:p w14:paraId="6BDEDA24" w14:textId="5F4A4DD4" w:rsidR="00533B60" w:rsidRDefault="00FC36D5" w:rsidP="00FF27A3">
      <w:pPr>
        <w:rPr>
          <w:vertAlign w:val="subscript"/>
        </w:rPr>
      </w:pPr>
      <w:r>
        <w:t>R</w:t>
      </w:r>
      <w:r>
        <w:tab/>
      </w:r>
      <w:r w:rsidR="00533B60">
        <w:t>O</w:t>
      </w:r>
      <w:r w:rsidR="00533B60">
        <w:rPr>
          <w:vertAlign w:val="subscript"/>
        </w:rPr>
        <w:t xml:space="preserve">3 </w:t>
      </w:r>
      <w:r w:rsidR="008139CF">
        <w:tab/>
      </w:r>
      <w:r w:rsidR="00533B60">
        <w:t>-</w:t>
      </w:r>
      <w:r w:rsidR="008139CF">
        <w:tab/>
      </w:r>
      <w:r w:rsidR="00533B60">
        <w:t>O</w:t>
      </w:r>
      <w:r w:rsidR="00533B60">
        <w:rPr>
          <w:vertAlign w:val="subscript"/>
        </w:rPr>
        <w:t>4</w:t>
      </w:r>
    </w:p>
    <w:p w14:paraId="6803EF1A" w14:textId="28F61487" w:rsidR="002F2F47" w:rsidRDefault="00484730" w:rsidP="00FF27A3">
      <w:r>
        <w:br/>
      </w:r>
      <w:r w:rsidR="00C1422C">
        <w:t>I begyndelsen ønskede vi at bygge vores eksperiment op</w:t>
      </w:r>
      <w:r w:rsidR="005A05E7">
        <w:t xml:space="preserve"> med e</w:t>
      </w:r>
      <w:r>
        <w:t>t ekstra lag</w:t>
      </w:r>
      <w:r w:rsidR="00A200B2">
        <w:t>, hvor vi før O</w:t>
      </w:r>
      <w:r w:rsidR="00A200B2">
        <w:rPr>
          <w:vertAlign w:val="subscript"/>
        </w:rPr>
        <w:t xml:space="preserve">1 </w:t>
      </w:r>
      <w:r w:rsidR="00A200B2">
        <w:t>indlagde et ekstra spørgeskema</w:t>
      </w:r>
      <w:r w:rsidR="002648D2">
        <w:t>/observation</w:t>
      </w:r>
      <w:r w:rsidR="00A200B2">
        <w:t xml:space="preserve"> (</w:t>
      </w:r>
      <w:r w:rsidR="002F0DE9">
        <w:t>O</w:t>
      </w:r>
      <w:r w:rsidR="002F0DE9">
        <w:rPr>
          <w:vertAlign w:val="subscript"/>
        </w:rPr>
        <w:t>0</w:t>
      </w:r>
      <w:r w:rsidR="002F0DE9" w:rsidRPr="002F0DE9">
        <w:t xml:space="preserve">) </w:t>
      </w:r>
      <w:r w:rsidR="00A200B2" w:rsidRPr="002F0DE9">
        <w:t>og</w:t>
      </w:r>
      <w:r w:rsidR="00A200B2">
        <w:t xml:space="preserve"> en ekstra </w:t>
      </w:r>
      <w:r w:rsidR="00A345AC">
        <w:t xml:space="preserve">individuel </w:t>
      </w:r>
      <w:r w:rsidR="00A200B2">
        <w:t>test</w:t>
      </w:r>
      <w:r w:rsidR="002F0DE9">
        <w:t>/stimulus (X</w:t>
      </w:r>
      <w:r w:rsidR="002F0DE9">
        <w:rPr>
          <w:vertAlign w:val="subscript"/>
        </w:rPr>
        <w:t>0</w:t>
      </w:r>
      <w:r w:rsidR="002F0DE9">
        <w:t>)</w:t>
      </w:r>
      <w:r w:rsidR="002648D2">
        <w:t xml:space="preserve">. Altså: </w:t>
      </w:r>
    </w:p>
    <w:p w14:paraId="7DA6E86D" w14:textId="77777777" w:rsidR="002648D2" w:rsidRDefault="002648D2" w:rsidP="00FF27A3"/>
    <w:p w14:paraId="3788F498" w14:textId="305FD0DA" w:rsidR="002648D2" w:rsidRPr="00B82BD5" w:rsidRDefault="00694227" w:rsidP="002648D2">
      <w:r w:rsidRPr="00B82BD5">
        <w:t>R</w:t>
      </w:r>
      <w:r w:rsidRPr="00B82BD5">
        <w:tab/>
      </w:r>
      <w:r w:rsidR="002648D2" w:rsidRPr="00B82BD5">
        <w:t>O</w:t>
      </w:r>
      <w:r w:rsidR="002648D2" w:rsidRPr="00B82BD5">
        <w:rPr>
          <w:vertAlign w:val="subscript"/>
        </w:rPr>
        <w:t>0</w:t>
      </w:r>
      <w:r w:rsidR="002648D2" w:rsidRPr="00B82BD5">
        <w:tab/>
        <w:t>X</w:t>
      </w:r>
      <w:r w:rsidR="002648D2" w:rsidRPr="00B82BD5">
        <w:rPr>
          <w:vertAlign w:val="subscript"/>
        </w:rPr>
        <w:t>0</w:t>
      </w:r>
      <w:r w:rsidR="002648D2" w:rsidRPr="00B82BD5">
        <w:tab/>
        <w:t>O</w:t>
      </w:r>
      <w:r w:rsidR="002648D2" w:rsidRPr="00B82BD5">
        <w:rPr>
          <w:vertAlign w:val="subscript"/>
        </w:rPr>
        <w:t>1</w:t>
      </w:r>
      <w:r w:rsidR="002648D2" w:rsidRPr="00B82BD5">
        <w:tab/>
        <w:t>X1</w:t>
      </w:r>
      <w:r w:rsidR="002648D2" w:rsidRPr="00B82BD5">
        <w:tab/>
        <w:t>O</w:t>
      </w:r>
      <w:r w:rsidR="002648D2" w:rsidRPr="00B82BD5">
        <w:rPr>
          <w:vertAlign w:val="subscript"/>
        </w:rPr>
        <w:t>2</w:t>
      </w:r>
    </w:p>
    <w:p w14:paraId="1C1C2D3C" w14:textId="1498657B" w:rsidR="002648D2" w:rsidRPr="00B82BD5" w:rsidRDefault="00694227" w:rsidP="002648D2">
      <w:pPr>
        <w:rPr>
          <w:vertAlign w:val="subscript"/>
        </w:rPr>
      </w:pPr>
      <w:r w:rsidRPr="00B82BD5">
        <w:t>R</w:t>
      </w:r>
      <w:r w:rsidRPr="00B82BD5">
        <w:tab/>
      </w:r>
      <w:r w:rsidR="002648D2" w:rsidRPr="00B82BD5">
        <w:t>O</w:t>
      </w:r>
      <w:r w:rsidR="002648D2" w:rsidRPr="00B82BD5">
        <w:rPr>
          <w:vertAlign w:val="subscript"/>
        </w:rPr>
        <w:t>0</w:t>
      </w:r>
      <w:r w:rsidR="002648D2" w:rsidRPr="00B82BD5">
        <w:tab/>
        <w:t>X</w:t>
      </w:r>
      <w:r w:rsidR="002648D2" w:rsidRPr="00B82BD5">
        <w:rPr>
          <w:vertAlign w:val="subscript"/>
        </w:rPr>
        <w:t>0</w:t>
      </w:r>
      <w:r w:rsidR="00FC36D5" w:rsidRPr="00B82BD5">
        <w:tab/>
      </w:r>
      <w:r w:rsidR="002648D2" w:rsidRPr="00B82BD5">
        <w:t>O</w:t>
      </w:r>
      <w:r w:rsidR="002648D2" w:rsidRPr="00B82BD5">
        <w:rPr>
          <w:vertAlign w:val="subscript"/>
        </w:rPr>
        <w:t xml:space="preserve">3 </w:t>
      </w:r>
      <w:r w:rsidR="002648D2" w:rsidRPr="00B82BD5">
        <w:tab/>
        <w:t>-</w:t>
      </w:r>
      <w:r w:rsidR="002648D2" w:rsidRPr="00B82BD5">
        <w:tab/>
        <w:t>O</w:t>
      </w:r>
      <w:r w:rsidR="002648D2" w:rsidRPr="00B82BD5">
        <w:rPr>
          <w:vertAlign w:val="subscript"/>
        </w:rPr>
        <w:t>4</w:t>
      </w:r>
    </w:p>
    <w:p w14:paraId="4741849A" w14:textId="77777777" w:rsidR="002648D2" w:rsidRPr="00B82BD5" w:rsidRDefault="002648D2" w:rsidP="00FF27A3"/>
    <w:p w14:paraId="52BA0D8A" w14:textId="66A501CB" w:rsidR="002F2F47" w:rsidRDefault="002F2F47" w:rsidP="00FF27A3">
      <w:r>
        <w:t>Det</w:t>
      </w:r>
      <w:r w:rsidR="008E4AD3">
        <w:t xml:space="preserve"> ekstra lag</w:t>
      </w:r>
      <w:r>
        <w:t xml:space="preserve"> var primært </w:t>
      </w:r>
      <w:r w:rsidR="008E4AD3">
        <w:t xml:space="preserve">med, fordi vi ønskede at bruge resultaterne af </w:t>
      </w:r>
      <w:r w:rsidR="008E4AD3" w:rsidRPr="008E4AD3">
        <w:t>X</w:t>
      </w:r>
      <w:r w:rsidR="008E4AD3" w:rsidRPr="008E4AD3">
        <w:rPr>
          <w:vertAlign w:val="subscript"/>
        </w:rPr>
        <w:t>0</w:t>
      </w:r>
      <w:r w:rsidR="008E4AD3">
        <w:rPr>
          <w:vertAlign w:val="subscript"/>
        </w:rPr>
        <w:t xml:space="preserve"> </w:t>
      </w:r>
      <w:r w:rsidR="00A345AC">
        <w:t xml:space="preserve">til at </w:t>
      </w:r>
      <w:r w:rsidR="0032290F">
        <w:t>vurdere deltagernes faglige niveau</w:t>
      </w:r>
      <w:r w:rsidR="008B70DA">
        <w:t xml:space="preserve"> – og ud fra dette sætte de</w:t>
      </w:r>
      <w:r w:rsidR="00C75E7C">
        <w:t>ltagerne</w:t>
      </w:r>
      <w:r w:rsidR="008B70DA">
        <w:t xml:space="preserve"> sammen i par, som var nogenlunde egale på dette punkt. </w:t>
      </w:r>
      <w:r w:rsidR="00055093">
        <w:t xml:space="preserve">Samtidig ville </w:t>
      </w:r>
      <w:r w:rsidR="00055093" w:rsidRPr="009D2613">
        <w:t>X</w:t>
      </w:r>
      <w:r w:rsidR="00055093" w:rsidRPr="009D2613">
        <w:rPr>
          <w:vertAlign w:val="subscript"/>
        </w:rPr>
        <w:t xml:space="preserve">0 </w:t>
      </w:r>
      <w:r w:rsidR="00055093">
        <w:t xml:space="preserve">også fungere som en ”træning” </w:t>
      </w:r>
      <w:r w:rsidR="009D2613">
        <w:t xml:space="preserve">af deltagerne til den type opgaver, som testen indebar og dermed – måske – give nogle mere </w:t>
      </w:r>
      <w:r w:rsidR="00A318E1">
        <w:t xml:space="preserve">velovervejede besvarelser af spørgeskemaet </w:t>
      </w:r>
      <w:r w:rsidR="00A318E1" w:rsidRPr="00A318E1">
        <w:t>O</w:t>
      </w:r>
      <w:r w:rsidR="00A318E1" w:rsidRPr="00A318E1">
        <w:rPr>
          <w:vertAlign w:val="subscript"/>
        </w:rPr>
        <w:t>1</w:t>
      </w:r>
      <w:r w:rsidR="00A318E1">
        <w:t>.</w:t>
      </w:r>
    </w:p>
    <w:p w14:paraId="799079F7" w14:textId="3165341B" w:rsidR="00A318E1" w:rsidRDefault="00A318E1" w:rsidP="00FF27A3">
      <w:r>
        <w:t>Når vi alligevel har valgt at gå væk fra dette design, er det af flere årsager</w:t>
      </w:r>
      <w:r w:rsidR="00FC1071">
        <w:t>, som kan kompromittere projektets validitet</w:t>
      </w:r>
      <w:r>
        <w:t>:</w:t>
      </w:r>
    </w:p>
    <w:p w14:paraId="06829E4F" w14:textId="6BF778B3" w:rsidR="00E157EC" w:rsidRDefault="00194982" w:rsidP="009F1A0C">
      <w:pPr>
        <w:pStyle w:val="Listeafsnit"/>
        <w:numPr>
          <w:ilvl w:val="0"/>
          <w:numId w:val="15"/>
        </w:numPr>
      </w:pPr>
      <w:r>
        <w:t xml:space="preserve">Jo flere stimuli og observationer, en testdeltager udsættes for, jo større er risikoen for, at deltageren ”regner den ud” </w:t>
      </w:r>
      <w:r w:rsidR="00E157EC">
        <w:t xml:space="preserve">og begynder at tilpasse sin opførsel og sine svar efter det, som han tror er projektets formål. </w:t>
      </w:r>
      <w:r w:rsidR="00713AAA">
        <w:t>Han kan altså udvikle sin egen – evt. ubevidste – dagsorden om enten at bevise eller modbevise det, som han opfatter som undersøgelsens hypotese</w:t>
      </w:r>
      <w:r w:rsidR="005476AB">
        <w:t xml:space="preserve"> </w:t>
      </w:r>
      <w:r w:rsidR="005476AB">
        <w:fldChar w:fldCharType="begin"/>
      </w:r>
      <w:r w:rsidR="00DA1D10">
        <w:instrText xml:space="preserve"> ADDIN ZOTERO_ITEM CSL_CITATION {"citationID":"1XIJceaR","properties":{"formattedCitation":"(Coleman 2018:\\uc0\\u160{}91)","plainCitation":"(Coleman 2018: 91)","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91","label":"page"}],"schema":"https://github.com/citation-style-language/schema/raw/master/csl-citation.json"} </w:instrText>
      </w:r>
      <w:r w:rsidR="005476AB">
        <w:fldChar w:fldCharType="separate"/>
      </w:r>
      <w:r w:rsidR="00DA1D10" w:rsidRPr="00DA1D10">
        <w:rPr>
          <w:rFonts w:ascii="Calibri" w:cs="Calibri"/>
        </w:rPr>
        <w:t>(Coleman 2018: 91)</w:t>
      </w:r>
      <w:r w:rsidR="005476AB">
        <w:fldChar w:fldCharType="end"/>
      </w:r>
      <w:r w:rsidR="00713AAA">
        <w:t xml:space="preserve"> </w:t>
      </w:r>
    </w:p>
    <w:p w14:paraId="27021E2A" w14:textId="1335AA14" w:rsidR="009F1A0C" w:rsidRDefault="004338A9" w:rsidP="009F1A0C">
      <w:pPr>
        <w:pStyle w:val="Listeafsnit"/>
        <w:numPr>
          <w:ilvl w:val="0"/>
          <w:numId w:val="15"/>
        </w:numPr>
      </w:pPr>
      <w:r>
        <w:t xml:space="preserve">Den ”træning”, som vi nævnte ovenfor, kan </w:t>
      </w:r>
      <w:r w:rsidR="00CD2196">
        <w:t xml:space="preserve">også </w:t>
      </w:r>
      <w:r>
        <w:t xml:space="preserve">rent lavpraktisk betyde, at deltagerne </w:t>
      </w:r>
      <w:r w:rsidR="005C7157">
        <w:t xml:space="preserve">oplever det, der kaldes </w:t>
      </w:r>
      <w:r w:rsidR="005C7157">
        <w:rPr>
          <w:i/>
          <w:iCs/>
        </w:rPr>
        <w:t xml:space="preserve">test, </w:t>
      </w:r>
      <w:proofErr w:type="spellStart"/>
      <w:r w:rsidR="005C7157">
        <w:rPr>
          <w:i/>
          <w:iCs/>
        </w:rPr>
        <w:t>retest</w:t>
      </w:r>
      <w:proofErr w:type="spellEnd"/>
      <w:r w:rsidR="005C7157">
        <w:rPr>
          <w:i/>
          <w:iCs/>
        </w:rPr>
        <w:t xml:space="preserve"> </w:t>
      </w:r>
      <w:proofErr w:type="spellStart"/>
      <w:r w:rsidR="005C7157">
        <w:rPr>
          <w:i/>
          <w:iCs/>
        </w:rPr>
        <w:t>gain</w:t>
      </w:r>
      <w:proofErr w:type="spellEnd"/>
      <w:r w:rsidR="005C7157">
        <w:t>: At de</w:t>
      </w:r>
      <w:r w:rsidR="005C7157">
        <w:rPr>
          <w:i/>
          <w:iCs/>
        </w:rPr>
        <w:t xml:space="preserve"> </w:t>
      </w:r>
      <w:r w:rsidR="00CD2196">
        <w:t>bliver objektivt dygtigere til/mere sikre i programmering</w:t>
      </w:r>
      <w:r w:rsidR="00E80F0D">
        <w:t xml:space="preserve"> undervejs i eksperimentet, simpelthen fordi de gør det flere gange</w:t>
      </w:r>
      <w:r w:rsidR="007C6877">
        <w:rPr>
          <w:i/>
          <w:iCs/>
        </w:rPr>
        <w:t xml:space="preserve"> </w:t>
      </w:r>
      <w:r w:rsidR="007C6877">
        <w:rPr>
          <w:i/>
          <w:iCs/>
        </w:rPr>
        <w:fldChar w:fldCharType="begin"/>
      </w:r>
      <w:r w:rsidR="007C6877">
        <w:rPr>
          <w:i/>
          <w:iCs/>
        </w:rPr>
        <w:instrText xml:space="preserve"> ADDIN ZOTERO_ITEM CSL_CITATION {"citationID":"nkElZkr7","properties":{"formattedCitation":"(Coleman 2018:\\uc0\\u160{}91)","plainCitation":"(Coleman 2018: 91)","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91","label":"page"}],"schema":"https://github.com/citation-style-language/schema/raw/master/csl-citation.json"} </w:instrText>
      </w:r>
      <w:r w:rsidR="007C6877">
        <w:rPr>
          <w:i/>
          <w:iCs/>
        </w:rPr>
        <w:fldChar w:fldCharType="separate"/>
      </w:r>
      <w:r w:rsidR="007C6877" w:rsidRPr="005C7157">
        <w:rPr>
          <w:rFonts w:ascii="Calibri" w:cs="Calibri"/>
        </w:rPr>
        <w:t>(Coleman 2018: 91)</w:t>
      </w:r>
      <w:r w:rsidR="007C6877">
        <w:rPr>
          <w:i/>
          <w:iCs/>
        </w:rPr>
        <w:fldChar w:fldCharType="end"/>
      </w:r>
      <w:r w:rsidR="005C7157">
        <w:t xml:space="preserve">. </w:t>
      </w:r>
      <w:r w:rsidR="00E80F0D">
        <w:t>En evt. stigning i selvsikkerheden i det sidste spørgeskema</w:t>
      </w:r>
      <w:r w:rsidR="00ED405A">
        <w:t xml:space="preserve"> ville altså være præget af stor usikkerhed om, hvor vidt den skyldtes X</w:t>
      </w:r>
      <w:r w:rsidR="00ED405A" w:rsidRPr="00ED405A">
        <w:rPr>
          <w:vertAlign w:val="subscript"/>
        </w:rPr>
        <w:t>0</w:t>
      </w:r>
      <w:r w:rsidR="00ED405A">
        <w:t xml:space="preserve"> eller X</w:t>
      </w:r>
      <w:r w:rsidR="00ED405A" w:rsidRPr="00ED405A">
        <w:rPr>
          <w:vertAlign w:val="subscript"/>
        </w:rPr>
        <w:t>1</w:t>
      </w:r>
    </w:p>
    <w:p w14:paraId="68BE8673" w14:textId="117016F0" w:rsidR="00ED405A" w:rsidRDefault="00ED405A" w:rsidP="009F1A0C">
      <w:pPr>
        <w:pStyle w:val="Listeafsnit"/>
        <w:numPr>
          <w:ilvl w:val="0"/>
          <w:numId w:val="15"/>
        </w:numPr>
      </w:pPr>
      <w:r>
        <w:t xml:space="preserve">Med det ekstra lag ville eksperimentet komme til at strække sig over det, der svarer til en hel skoledag på seks timer. </w:t>
      </w:r>
      <w:r w:rsidR="00DE4E0F">
        <w:t xml:space="preserve">Det ville øge risikoen for </w:t>
      </w:r>
      <w:proofErr w:type="spellStart"/>
      <w:r w:rsidR="00DE4E0F">
        <w:t>maturation</w:t>
      </w:r>
      <w:proofErr w:type="spellEnd"/>
      <w:r w:rsidR="00DE4E0F">
        <w:t xml:space="preserve"> </w:t>
      </w:r>
      <w:proofErr w:type="spellStart"/>
      <w:r w:rsidR="00DE4E0F">
        <w:t>confound</w:t>
      </w:r>
      <w:proofErr w:type="spellEnd"/>
      <w:r w:rsidR="00F87641">
        <w:t xml:space="preserve"> </w:t>
      </w:r>
      <w:r w:rsidR="00A0009B">
        <w:fldChar w:fldCharType="begin"/>
      </w:r>
      <w:r w:rsidR="00F87641">
        <w:instrText xml:space="preserve"> ADDIN ZOTERO_ITEM CSL_CITATION {"citationID":"VtAXOqXP","properties":{"formattedCitation":"(Coleman 2018:\\uc0\\u160{}133)","plainCitation":"(Coleman 2018: 133)","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33","label":"page"}],"schema":"https://github.com/citation-style-language/schema/raw/master/csl-citation.json"} </w:instrText>
      </w:r>
      <w:r w:rsidR="00A0009B">
        <w:fldChar w:fldCharType="separate"/>
      </w:r>
      <w:r w:rsidR="00F87641" w:rsidRPr="00F87641">
        <w:rPr>
          <w:rFonts w:ascii="Calibri" w:cs="Calibri"/>
        </w:rPr>
        <w:t>(Coleman 2018: 133)</w:t>
      </w:r>
      <w:r w:rsidR="00A0009B">
        <w:fldChar w:fldCharType="end"/>
      </w:r>
      <w:r w:rsidR="00DE4E0F">
        <w:t xml:space="preserve"> </w:t>
      </w:r>
      <w:r w:rsidR="00586FB2">
        <w:t xml:space="preserve">– at deltagerne pga. varigheden ”ændrer sig” i løbet af afholdelsen, f.eks. pga. sult, kedsomhed eller </w:t>
      </w:r>
      <w:r w:rsidR="00EB74C4">
        <w:t xml:space="preserve">dalende opmærksomhed </w:t>
      </w:r>
      <w:r w:rsidR="00586FB2">
        <w:t xml:space="preserve">– </w:t>
      </w:r>
      <w:r w:rsidR="00EB74C4">
        <w:t>hvilket</w:t>
      </w:r>
      <w:r w:rsidR="00DE4E0F">
        <w:t xml:space="preserve"> vi også vil komme ind på senere.</w:t>
      </w:r>
    </w:p>
    <w:p w14:paraId="0743AC29" w14:textId="77777777" w:rsidR="00A318E1" w:rsidRDefault="00A318E1" w:rsidP="00FF27A3"/>
    <w:p w14:paraId="0FC279C5" w14:textId="4C78B66B" w:rsidR="00EB74C4" w:rsidRPr="00A17B72" w:rsidRDefault="00EB74C4" w:rsidP="00FF27A3">
      <w:r>
        <w:t xml:space="preserve">Det vi mister ved ikke at anvende </w:t>
      </w:r>
      <w:r w:rsidR="00A17B72">
        <w:t>O</w:t>
      </w:r>
      <w:r w:rsidR="00A17B72">
        <w:rPr>
          <w:vertAlign w:val="subscript"/>
        </w:rPr>
        <w:t xml:space="preserve">0 </w:t>
      </w:r>
      <w:r w:rsidR="00A17B72" w:rsidRPr="00A17B72">
        <w:t>og</w:t>
      </w:r>
      <w:r w:rsidR="00A17B72">
        <w:rPr>
          <w:vertAlign w:val="subscript"/>
        </w:rPr>
        <w:t xml:space="preserve"> </w:t>
      </w:r>
      <w:r w:rsidR="00A17B72">
        <w:t>X</w:t>
      </w:r>
      <w:r w:rsidR="00A17B72">
        <w:rPr>
          <w:vertAlign w:val="subscript"/>
        </w:rPr>
        <w:t xml:space="preserve">0 </w:t>
      </w:r>
      <w:r w:rsidR="00A17B72">
        <w:t xml:space="preserve">er </w:t>
      </w:r>
      <w:r w:rsidR="00E858AA">
        <w:t xml:space="preserve">altså primært </w:t>
      </w:r>
      <w:r w:rsidR="00A17B72">
        <w:t xml:space="preserve">muligheden for at vurdere deltagernes reelle faglige niveau. </w:t>
      </w:r>
      <w:r w:rsidR="008807F3">
        <w:t xml:space="preserve">I stedet vil vi forlade os på de </w:t>
      </w:r>
      <w:proofErr w:type="spellStart"/>
      <w:r w:rsidR="008807F3">
        <w:t>egenvurderinger</w:t>
      </w:r>
      <w:proofErr w:type="spellEnd"/>
      <w:r w:rsidR="008807F3">
        <w:t xml:space="preserve">, som de </w:t>
      </w:r>
      <w:r w:rsidR="00A768E2">
        <w:t>udtrykker i spørgeskema O</w:t>
      </w:r>
      <w:r w:rsidR="00A768E2" w:rsidRPr="00A768E2">
        <w:rPr>
          <w:vertAlign w:val="subscript"/>
        </w:rPr>
        <w:t>1</w:t>
      </w:r>
      <w:r w:rsidR="00A768E2">
        <w:t xml:space="preserve"> og inddele parrene og kontrolgruppen ud fra dette. </w:t>
      </w:r>
      <w:r w:rsidR="00B9681D">
        <w:t xml:space="preserve">Det giver naturligvis en usikkerhed </w:t>
      </w:r>
      <w:r w:rsidR="00877217">
        <w:t>–</w:t>
      </w:r>
      <w:r w:rsidR="00B9681D">
        <w:t xml:space="preserve"> </w:t>
      </w:r>
      <w:r w:rsidR="00877217">
        <w:t xml:space="preserve">men vi vurderer ikke, at denne er mere betydningsfuld end de ovenfor beskrevne problematikker. </w:t>
      </w:r>
    </w:p>
    <w:p w14:paraId="5CC9C20B" w14:textId="77777777" w:rsidR="00FF27A3" w:rsidRDefault="00FF27A3" w:rsidP="00FF27A3"/>
    <w:p w14:paraId="43260F6A" w14:textId="77777777" w:rsidR="00FF27A3" w:rsidRPr="0074774E" w:rsidRDefault="00FF27A3" w:rsidP="00BA5440">
      <w:pPr>
        <w:pStyle w:val="Overskrift1"/>
      </w:pPr>
      <w:bookmarkStart w:id="5" w:name="_Toc95388284"/>
      <w:r w:rsidRPr="0074774E">
        <w:t>Udvælgelse af deltagere</w:t>
      </w:r>
      <w:bookmarkEnd w:id="5"/>
    </w:p>
    <w:p w14:paraId="47EB8987" w14:textId="2F23ABFB" w:rsidR="00E16B4B" w:rsidRDefault="00FF27A3" w:rsidP="00FF27A3">
      <w:r>
        <w:t xml:space="preserve">Vores eksperiment forudsætter udvælgelse af deltagere i tre tempi: Først udvælgelse af hele deltagergruppen fra populationen, derefter udvælgelse af deltagere til hhv. testgruppe og kontrolgruppe og sidst udvælgelse af deltagere, der skal arbejde sammen via pair </w:t>
      </w:r>
      <w:proofErr w:type="spellStart"/>
      <w:r>
        <w:t>programming</w:t>
      </w:r>
      <w:proofErr w:type="spellEnd"/>
      <w:r>
        <w:t xml:space="preserve">. </w:t>
      </w:r>
    </w:p>
    <w:p w14:paraId="068984B8" w14:textId="77777777" w:rsidR="00767CE0" w:rsidRPr="00767CE0" w:rsidRDefault="00767CE0" w:rsidP="00FF27A3"/>
    <w:p w14:paraId="72A6001D" w14:textId="63DEC1A4" w:rsidR="00E16B4B" w:rsidRPr="00E16B4B" w:rsidRDefault="00E16B4B" w:rsidP="00BA5440">
      <w:pPr>
        <w:pStyle w:val="Overskrift2"/>
      </w:pPr>
      <w:bookmarkStart w:id="6" w:name="_Toc95388285"/>
      <w:r>
        <w:lastRenderedPageBreak/>
        <w:t>Population</w:t>
      </w:r>
      <w:bookmarkEnd w:id="6"/>
      <w:r w:rsidR="00B36DCF">
        <w:t xml:space="preserve"> </w:t>
      </w:r>
    </w:p>
    <w:p w14:paraId="3BF9D469" w14:textId="149329C9" w:rsidR="00FF27A3" w:rsidRDefault="00FF27A3" w:rsidP="00FF27A3">
      <w:r w:rsidRPr="00303327">
        <w:t xml:space="preserve">Vores population er </w:t>
      </w:r>
      <w:proofErr w:type="spellStart"/>
      <w:r w:rsidRPr="00303327">
        <w:t>semi</w:t>
      </w:r>
      <w:proofErr w:type="spellEnd"/>
      <w:r w:rsidRPr="00303327">
        <w:t>-tekniske fagprofiler, som vi definerer som personer med en vis faglig viden og/eller kompetencer inden for med JavaScript-programmering, men som ikke forventes at have specialiseret viden og/eller erfaring inden for hverken JavaScript eller programmering generelt.</w:t>
      </w:r>
      <w:r w:rsidRPr="00303327">
        <w:br/>
        <w:t xml:space="preserve">Personer med denne fagprofil kan f.eks. være studerende ved </w:t>
      </w:r>
      <w:proofErr w:type="spellStart"/>
      <w:r w:rsidRPr="00303327">
        <w:t>semi</w:t>
      </w:r>
      <w:proofErr w:type="spellEnd"/>
      <w:r w:rsidRPr="00303327">
        <w:t xml:space="preserve">-tekniske uddannelser som multimediedesigner-uddannelsen, </w:t>
      </w:r>
      <w:r w:rsidR="00CB30D0">
        <w:t xml:space="preserve">visse </w:t>
      </w:r>
      <w:r w:rsidR="00B6553D">
        <w:t xml:space="preserve">cand.it.-studerende </w:t>
      </w:r>
      <w:r w:rsidRPr="00303327">
        <w:t>eller personer, som engang har stiftet bekendtskab med JavaScript, men som ikke beskæftiger sig med det længere.</w:t>
      </w:r>
    </w:p>
    <w:p w14:paraId="064615E8" w14:textId="77777777" w:rsidR="00E067CD" w:rsidRDefault="00E067CD" w:rsidP="00FF27A3"/>
    <w:p w14:paraId="0462DDA1" w14:textId="0127E963" w:rsidR="00F63E78" w:rsidRPr="00303327" w:rsidRDefault="00F63E78" w:rsidP="00BA5440">
      <w:pPr>
        <w:pStyle w:val="Overskrift2"/>
      </w:pPr>
      <w:bookmarkStart w:id="7" w:name="_Toc95388286"/>
      <w:r>
        <w:t>Sampling</w:t>
      </w:r>
      <w:bookmarkEnd w:id="7"/>
    </w:p>
    <w:p w14:paraId="7A56872C" w14:textId="613112C8" w:rsidR="00FF27A3" w:rsidRDefault="00FF27A3" w:rsidP="00FF27A3">
      <w:r>
        <w:t>Som proxy for population</w:t>
      </w:r>
      <w:r w:rsidR="00DA3049">
        <w:t>en</w:t>
      </w:r>
      <w:r>
        <w:t xml:space="preserve"> har vi valgt at udføre vores eksperiment på en gruppe </w:t>
      </w:r>
      <w:r w:rsidR="00BC0A6A">
        <w:t xml:space="preserve">danske </w:t>
      </w:r>
      <w:r w:rsidR="00DA3049">
        <w:t xml:space="preserve">og internationale </w:t>
      </w:r>
      <w:r>
        <w:t xml:space="preserve">multimediedesignstuderende fra IBA Kolding Erhvervsakademi fra </w:t>
      </w:r>
      <w:r w:rsidR="00BC0A6A">
        <w:t>3. semester</w:t>
      </w:r>
      <w:r w:rsidR="008237BA">
        <w:t xml:space="preserve"> – i alt 78 studerende</w:t>
      </w:r>
      <w:r>
        <w:t xml:space="preserve">. Vi har valgt denne gruppe af flere årsager: </w:t>
      </w:r>
    </w:p>
    <w:p w14:paraId="648CAAAD" w14:textId="77777777" w:rsidR="00FF27A3" w:rsidRDefault="00FF27A3" w:rsidP="00FF27A3">
      <w:pPr>
        <w:pStyle w:val="Listeafsnit"/>
        <w:numPr>
          <w:ilvl w:val="0"/>
          <w:numId w:val="8"/>
        </w:numPr>
        <w:spacing w:after="160" w:line="259" w:lineRule="auto"/>
      </w:pPr>
      <w:r>
        <w:t xml:space="preserve">De multimediedesignstuderende modsvarer den </w:t>
      </w:r>
      <w:proofErr w:type="spellStart"/>
      <w:r>
        <w:t>semi</w:t>
      </w:r>
      <w:proofErr w:type="spellEnd"/>
      <w:r>
        <w:t>-tekniske fagprofil, idét kodning og programmering (herunder JavaScript) udgør ca. 50 % af studiet, mens resten af studiet består af mere ”bløde” fag som design, marketing og forretningsforståelse. De studerende har typisk forskellige interesseområder og kan derfor spænde fra den halvprofessionelle programmør til den ”kodeforskrækkede” designer. Dermed repræsenterer de populationen bredt.</w:t>
      </w:r>
    </w:p>
    <w:p w14:paraId="037CAD41" w14:textId="380C0B00" w:rsidR="00FF27A3" w:rsidRDefault="00FF27A3" w:rsidP="00FF27A3">
      <w:pPr>
        <w:pStyle w:val="Listeafsnit"/>
        <w:numPr>
          <w:ilvl w:val="0"/>
          <w:numId w:val="8"/>
        </w:numPr>
        <w:spacing w:after="160" w:line="259" w:lineRule="auto"/>
      </w:pPr>
      <w:r>
        <w:t xml:space="preserve">Gruppen af studerende har en vis homogenitet i forhold til alder og undervisningsniveau. </w:t>
      </w:r>
    </w:p>
    <w:p w14:paraId="610F5A7F" w14:textId="77777777" w:rsidR="00FF27A3" w:rsidRDefault="00FF27A3" w:rsidP="00FF27A3">
      <w:pPr>
        <w:pStyle w:val="Listeafsnit"/>
      </w:pPr>
      <w:r>
        <w:t xml:space="preserve">Det betyder, at der er mindre risiko for </w:t>
      </w:r>
      <w:proofErr w:type="spellStart"/>
      <w:r>
        <w:t>confounds</w:t>
      </w:r>
      <w:proofErr w:type="spellEnd"/>
      <w:r>
        <w:t xml:space="preserve">, når vi skal sammenligne resultaterne på tværs. Desuden undgår vi en tidskrævende screeningsproces, og det er nemmere for os at udforme </w:t>
      </w:r>
      <w:proofErr w:type="spellStart"/>
      <w:r>
        <w:t>testopgaver</w:t>
      </w:r>
      <w:proofErr w:type="spellEnd"/>
      <w:r>
        <w:t>, som hverken er for lette eller svære i forhold til deres forventede niveau – selv om dette forventede niveau antages at være meget svingende fra studerende til studerende.</w:t>
      </w:r>
    </w:p>
    <w:p w14:paraId="250FA9B5" w14:textId="77777777" w:rsidR="00FF27A3" w:rsidRDefault="00FF27A3" w:rsidP="00FF27A3">
      <w:pPr>
        <w:pStyle w:val="Listeafsnit"/>
        <w:numPr>
          <w:ilvl w:val="0"/>
          <w:numId w:val="8"/>
        </w:numPr>
        <w:spacing w:after="160" w:line="259" w:lineRule="auto"/>
      </w:pPr>
      <w:r>
        <w:t>Gruppen er – rent lavpraktisk – nem for os at få adgang til.</w:t>
      </w:r>
    </w:p>
    <w:p w14:paraId="60370384" w14:textId="208C5B5D" w:rsidR="000658AB" w:rsidRDefault="00FF27A3" w:rsidP="00FF27A3">
      <w:r>
        <w:t>For at sikre validiteten i eksperimentet bør deltagerne i vores proxy-gruppe udvælges tilfældigt (</w:t>
      </w:r>
      <w:proofErr w:type="spellStart"/>
      <w:r>
        <w:t>random</w:t>
      </w:r>
      <w:proofErr w:type="spellEnd"/>
      <w:r>
        <w:t xml:space="preserve"> sampling</w:t>
      </w:r>
      <w:r w:rsidR="00B4705A">
        <w:t>)</w:t>
      </w:r>
      <w:r w:rsidR="005C1915">
        <w:t xml:space="preserve">, som vi </w:t>
      </w:r>
      <w:r w:rsidR="008C33B0">
        <w:t>også h</w:t>
      </w:r>
      <w:r w:rsidR="005C1915">
        <w:t>ar været inde på tidligere.</w:t>
      </w:r>
      <w:r w:rsidR="00E240AB">
        <w:t xml:space="preserve"> </w:t>
      </w:r>
      <w:r w:rsidR="008B7A7D">
        <w:t xml:space="preserve">I vores tilfælde bliver tilfældigheden varetaget ved, at </w:t>
      </w:r>
      <w:r w:rsidR="00F050A4">
        <w:t>alle</w:t>
      </w:r>
      <w:r w:rsidR="008B7A7D">
        <w:t xml:space="preserve"> studerende </w:t>
      </w:r>
      <w:r w:rsidR="00F050A4">
        <w:t xml:space="preserve">i proxygruppen </w:t>
      </w:r>
      <w:r w:rsidR="008B7A7D">
        <w:t>i forbindelse med</w:t>
      </w:r>
      <w:r w:rsidR="00811F6C">
        <w:t xml:space="preserve"> </w:t>
      </w:r>
      <w:r w:rsidR="008B7A7D">
        <w:t>undervisningen får tilbud om at deltage i eksperimentet</w:t>
      </w:r>
      <w:r w:rsidR="00972074">
        <w:t xml:space="preserve"> – </w:t>
      </w:r>
      <w:r w:rsidR="00972074" w:rsidRPr="00AF4E67">
        <w:t xml:space="preserve">og som tak for dette vil modtage </w:t>
      </w:r>
      <w:r w:rsidR="003172B4" w:rsidRPr="00AF4E67">
        <w:t xml:space="preserve">forplejning samt </w:t>
      </w:r>
      <w:r w:rsidR="00972074" w:rsidRPr="00AF4E67">
        <w:t>et gavekort</w:t>
      </w:r>
      <w:r w:rsidR="129D58A6" w:rsidRPr="00AF4E67">
        <w:t xml:space="preserve"> til en biografbillet. </w:t>
      </w:r>
      <w:r w:rsidR="00F050A4" w:rsidRPr="6D61205F">
        <w:rPr>
          <w:color w:val="FF0000"/>
        </w:rPr>
        <w:t xml:space="preserve"> </w:t>
      </w:r>
      <w:r w:rsidR="00F050A4">
        <w:t>Vælger de eksperimentet fra, skal de i stedet</w:t>
      </w:r>
      <w:r w:rsidR="0028578A">
        <w:t xml:space="preserve"> arbejde med </w:t>
      </w:r>
      <w:r w:rsidR="0047301F">
        <w:t xml:space="preserve">de samme </w:t>
      </w:r>
      <w:r w:rsidR="0028578A">
        <w:t>programmeringsopgaver</w:t>
      </w:r>
      <w:r w:rsidR="000E4001">
        <w:t>,</w:t>
      </w:r>
      <w:r w:rsidR="0028578A">
        <w:t xml:space="preserve"> uden at </w:t>
      </w:r>
      <w:r w:rsidR="0047301F">
        <w:t>vi indsamler data</w:t>
      </w:r>
      <w:r w:rsidR="00972074">
        <w:t xml:space="preserve"> </w:t>
      </w:r>
      <w:r w:rsidR="00972074" w:rsidRPr="00AF4E67">
        <w:t xml:space="preserve">og uden at de får </w:t>
      </w:r>
      <w:r w:rsidR="003616F3" w:rsidRPr="00AF4E67">
        <w:t xml:space="preserve">forplejning og </w:t>
      </w:r>
      <w:r w:rsidR="00972074" w:rsidRPr="00AF4E67">
        <w:t>gavekort</w:t>
      </w:r>
      <w:r w:rsidR="0028578A" w:rsidRPr="00D75C39">
        <w:t>.</w:t>
      </w:r>
      <w:r w:rsidR="00811F6C" w:rsidRPr="008C3141">
        <w:t xml:space="preserve"> </w:t>
      </w:r>
      <w:r w:rsidR="00811F6C">
        <w:t>Det er altså ikke os, der udvælger deltagerne, men deltagerne der vælger, om de vil deltage</w:t>
      </w:r>
      <w:r w:rsidR="00972074">
        <w:t xml:space="preserve"> </w:t>
      </w:r>
      <w:r w:rsidR="00972074" w:rsidRPr="00D75C39">
        <w:t xml:space="preserve">– </w:t>
      </w:r>
      <w:r w:rsidR="00972074" w:rsidRPr="00AF4E67">
        <w:t>med et symbolsk økonomisk incitament</w:t>
      </w:r>
      <w:r w:rsidR="00811F6C" w:rsidRPr="00AF4E67">
        <w:t>.</w:t>
      </w:r>
      <w:r w:rsidR="000E4001" w:rsidRPr="00AF4E67">
        <w:t xml:space="preserve"> </w:t>
      </w:r>
      <w:r w:rsidR="00797065" w:rsidRPr="00D75C39">
        <w:t xml:space="preserve">Det </w:t>
      </w:r>
      <w:r w:rsidR="00797065">
        <w:t xml:space="preserve">giver naturligvis </w:t>
      </w:r>
      <w:r w:rsidR="00F6125D">
        <w:t xml:space="preserve">risiko for </w:t>
      </w:r>
      <w:r w:rsidR="00797065">
        <w:t>non-</w:t>
      </w:r>
      <w:proofErr w:type="spellStart"/>
      <w:r w:rsidR="00797065">
        <w:t>responsive</w:t>
      </w:r>
      <w:proofErr w:type="spellEnd"/>
      <w:r w:rsidR="00797065">
        <w:t xml:space="preserve"> eller </w:t>
      </w:r>
      <w:proofErr w:type="spellStart"/>
      <w:r w:rsidR="00797065">
        <w:t>self-selection</w:t>
      </w:r>
      <w:proofErr w:type="spellEnd"/>
      <w:r w:rsidR="00797065">
        <w:t xml:space="preserve"> bias</w:t>
      </w:r>
      <w:r w:rsidR="00F6125D">
        <w:t xml:space="preserve">, fordi dem, som takker ja til at deltage, muligvis har en særlig profil sammenlignet med dem, der ikke ønsker at deltage </w:t>
      </w:r>
      <w:r>
        <w:fldChar w:fldCharType="begin"/>
      </w:r>
      <w:r>
        <w:instrText xml:space="preserve"> ADDIN ZOTERO_ITEM CSL_CITATION {"citationID":"9S9zTNIe","properties":{"formattedCitation":"(Coleman 2018:\\uc0\\u160{}117)","plainCitation":"(Coleman 2018: 117)","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17","label":"page"}],"schema":"https://github.com/citation-style-language/schema/raw/master/csl-citation.json"} </w:instrText>
      </w:r>
      <w:r>
        <w:fldChar w:fldCharType="separate"/>
      </w:r>
      <w:r w:rsidR="00F6125D" w:rsidRPr="6D61205F">
        <w:rPr>
          <w:rFonts w:ascii="Calibri"/>
        </w:rPr>
        <w:t>(Coleman 2018: 117)</w:t>
      </w:r>
      <w:r>
        <w:fldChar w:fldCharType="end"/>
      </w:r>
      <w:r w:rsidR="00F6125D">
        <w:t>. Det</w:t>
      </w:r>
      <w:r w:rsidR="00797065">
        <w:t xml:space="preserve"> kan vi </w:t>
      </w:r>
      <w:r w:rsidR="00F6125D">
        <w:t xml:space="preserve">dog </w:t>
      </w:r>
      <w:r w:rsidR="00797065">
        <w:t xml:space="preserve">under ingen omstændigheder undgå, når der er tale om et laboratorieforsøg og ikke </w:t>
      </w:r>
      <w:r w:rsidR="00AC1960">
        <w:t>f.eks.</w:t>
      </w:r>
      <w:r w:rsidR="00797065">
        <w:t xml:space="preserve"> en observation af </w:t>
      </w:r>
      <w:r w:rsidR="00972074">
        <w:t>dagligdags adfærd</w:t>
      </w:r>
      <w:r w:rsidR="00007F9E">
        <w:t xml:space="preserve"> – og når vi grundet etik ikke vil tvinge folk til at deltage.</w:t>
      </w:r>
      <w:r w:rsidR="00390881">
        <w:t xml:space="preserve"> Derfor vurderer vi ikke denne bias som noget, vi skal arbejde på at eliminere, men snarere som en omstændighed, vi må have in mente i forbindelse med vores dataanalyse.</w:t>
      </w:r>
    </w:p>
    <w:p w14:paraId="2BA225AD" w14:textId="77777777" w:rsidR="00112500" w:rsidRDefault="00112500" w:rsidP="00FF27A3"/>
    <w:p w14:paraId="4CC84688" w14:textId="62049D71" w:rsidR="00112500" w:rsidRPr="00112500" w:rsidRDefault="00276522" w:rsidP="00BA5440">
      <w:pPr>
        <w:pStyle w:val="Overskrift2"/>
      </w:pPr>
      <w:bookmarkStart w:id="8" w:name="_Toc95388287"/>
      <w:r>
        <w:t>Testgruppe, kontrolgruppe og pardannelse</w:t>
      </w:r>
      <w:bookmarkEnd w:id="8"/>
    </w:p>
    <w:p w14:paraId="410563A5" w14:textId="068C3B36" w:rsidR="005C1915" w:rsidRDefault="00E240AB" w:rsidP="00FF27A3">
      <w:r>
        <w:t xml:space="preserve">Vi vil ikke anvende </w:t>
      </w:r>
      <w:r w:rsidR="005B3DF5">
        <w:t xml:space="preserve">fuldstændig </w:t>
      </w:r>
      <w:proofErr w:type="spellStart"/>
      <w:r w:rsidR="005B3DF5">
        <w:t>random</w:t>
      </w:r>
      <w:proofErr w:type="spellEnd"/>
      <w:r w:rsidR="005B3DF5">
        <w:t xml:space="preserve"> sampling, når det gælder sammensætningen af par samt fordelingen af deltagere i hhv. testgruppe og kontrolgruppe.</w:t>
      </w:r>
    </w:p>
    <w:p w14:paraId="2207EF1A" w14:textId="6B7760E4" w:rsidR="00CE4F0E" w:rsidRDefault="00FF27A3" w:rsidP="00CE4F0E">
      <w:r>
        <w:lastRenderedPageBreak/>
        <w:t xml:space="preserve">Inddelingen i par </w:t>
      </w:r>
      <w:r w:rsidR="00112500">
        <w:t xml:space="preserve">bør udføres </w:t>
      </w:r>
      <w:r>
        <w:t>kontrolleret, så vi sikrer</w:t>
      </w:r>
      <w:r w:rsidR="00CD7F35">
        <w:t>,</w:t>
      </w:r>
      <w:r>
        <w:t xml:space="preserve"> at parrene så vidt muligt matches på afgørende parametre som fagligt niveau og køn</w:t>
      </w:r>
      <w:r w:rsidR="00FE24BF">
        <w:t xml:space="preserve"> (hvor fagligt niveau som tidligere nævnt vil afgøres ud fra deltagernes </w:t>
      </w:r>
      <w:proofErr w:type="spellStart"/>
      <w:r w:rsidR="00FE24BF">
        <w:t>egenvurdering</w:t>
      </w:r>
      <w:proofErr w:type="spellEnd"/>
      <w:r w:rsidR="00FE24BF">
        <w:t xml:space="preserve"> i spørgeskema O</w:t>
      </w:r>
      <w:r w:rsidR="00FE24BF" w:rsidRPr="00FE24BF">
        <w:rPr>
          <w:vertAlign w:val="subscript"/>
        </w:rPr>
        <w:t>1</w:t>
      </w:r>
      <w:r w:rsidR="00FE24BF">
        <w:t>).</w:t>
      </w:r>
      <w:r>
        <w:t xml:space="preserve"> </w:t>
      </w:r>
      <w:r w:rsidR="00CE4F0E">
        <w:t xml:space="preserve">Tidligere studier af pair </w:t>
      </w:r>
      <w:proofErr w:type="spellStart"/>
      <w:r w:rsidR="00CE4F0E">
        <w:t>programming</w:t>
      </w:r>
      <w:proofErr w:type="spellEnd"/>
      <w:r w:rsidR="00CE4F0E">
        <w:t xml:space="preserve"> peger nemlig på, at </w:t>
      </w:r>
      <w:r w:rsidR="004A17B0">
        <w:t xml:space="preserve">disse parametre har betydning for </w:t>
      </w:r>
      <w:r w:rsidR="00882C60">
        <w:t xml:space="preserve">parrenes </w:t>
      </w:r>
      <w:proofErr w:type="spellStart"/>
      <w:r w:rsidR="00CE4F0E">
        <w:t>kompabilitet</w:t>
      </w:r>
      <w:proofErr w:type="spellEnd"/>
      <w:r w:rsidR="00CE4F0E">
        <w:t xml:space="preserve"> </w:t>
      </w:r>
      <w:r w:rsidR="00CE4F0E">
        <w:fldChar w:fldCharType="begin"/>
      </w:r>
      <w:r w:rsidR="00CE4F0E">
        <w:instrText xml:space="preserve"> ADDIN ZOTERO_ITEM CSL_CITATION {"citationID":"qbZO4iaE","properties":{"formattedCitation":"(Choi, Deek, and Im 2008:\\uc0\\u160{}1117)","plainCitation":"(Choi, Deek, and Im 2008: 1117)","noteIndex":0},"citationItems":[{"id":82,"uris":["http://zotero.org/groups/2433989/items/IEJU9B3S"],"uri":["http://zotero.org/groups/2433989/items/IEJU9B3S"],"itemData":{"id":82,"type":"article-journal","abstract":"Abstract: With the recent advent of agile software process methods, a number of seldom used and unorthodox practices have come to the forefront in the field of computer programming. One such practice is that of pair programming, which is characterized by two programmers sharing the same computer for collaborative programming purposes. The very nature of pair programming implies a psychological and social interaction between the participating programmers and thus brings into play a unique element that we do not see with the conventional individual programming model. This paper focuses on the effects that one of these psychosocial factors, a programmer’s personality type, may have on the pair programming environment. In this study, a group of university students, 68 undergraduate students and 60 master’s degree graduate students, each of whom had been personality type profiled using the Myers–Briggs Type Indicator (MBTI) model, was split into three sub-groups. One group consisted of subjects who were alike in MBTI type. Another group consisted of subjects who were opposite to each other in MBTI type, and the last group was comprised of subjects who were diverse – partially alike and partially opposite – in MBTI type. Through two pair programming sessions, the pairs in each group were assessed for their output, in code productivity. The result showed that the sub-group of subjects who were diverse in MBTI type exhibited higher productivity than both alike and opposite groups. In a comparison between alike and opposite groups, the productivity of the opposite group was greater than that of the alike group. [Copyright &amp;y&amp; Elsevier]","archive":"bth","container-title":"Information &amp; Software Technology","ISSN":"09505849","issue":"11","journalAbbreviation":"Information &amp; Software Technology","page":"1114-1126","source":"EBSCOhost","title":"Exploring the underlying aspects of pair programming: The impact of personality","volume":"50","author":[{"family":"Choi","given":"Kyungsub S."},{"family":"Deek","given":"Fadi P."},{"family":"Im","given":"Il"}],"issued":{"date-parts":[["2008",10]]}},"locator":"1117","label":"page"}],"schema":"https://github.com/citation-style-language/schema/raw/master/csl-citation.json"} </w:instrText>
      </w:r>
      <w:r w:rsidR="00CE4F0E">
        <w:fldChar w:fldCharType="separate"/>
      </w:r>
      <w:r w:rsidR="00CE4F0E" w:rsidRPr="00095A06">
        <w:rPr>
          <w:rFonts w:ascii="Calibri" w:cs="Calibri"/>
          <w:sz w:val="22"/>
        </w:rPr>
        <w:t>(</w:t>
      </w:r>
      <w:proofErr w:type="spellStart"/>
      <w:r w:rsidR="00CE4F0E" w:rsidRPr="00306592">
        <w:rPr>
          <w:rFonts w:cstheme="minorHAnsi"/>
        </w:rPr>
        <w:t>Choi</w:t>
      </w:r>
      <w:proofErr w:type="spellEnd"/>
      <w:r w:rsidR="00CE4F0E" w:rsidRPr="00095A06">
        <w:rPr>
          <w:rFonts w:ascii="Calibri" w:cs="Calibri"/>
          <w:sz w:val="22"/>
        </w:rPr>
        <w:t xml:space="preserve">, </w:t>
      </w:r>
      <w:proofErr w:type="spellStart"/>
      <w:r w:rsidR="00CE4F0E" w:rsidRPr="00306592">
        <w:rPr>
          <w:rFonts w:ascii="Calibri" w:cs="Calibri"/>
        </w:rPr>
        <w:t>Deek</w:t>
      </w:r>
      <w:proofErr w:type="spellEnd"/>
      <w:r w:rsidR="00CE4F0E" w:rsidRPr="00346006">
        <w:rPr>
          <w:rFonts w:ascii="Calibri" w:cs="Calibri"/>
        </w:rPr>
        <w:t>, and Im 2008: 1117</w:t>
      </w:r>
      <w:r w:rsidR="00CE4F0E" w:rsidRPr="00095A06">
        <w:rPr>
          <w:rFonts w:ascii="Calibri" w:cs="Calibri"/>
          <w:sz w:val="22"/>
        </w:rPr>
        <w:t>)</w:t>
      </w:r>
      <w:r w:rsidR="00CE4F0E">
        <w:fldChar w:fldCharType="end"/>
      </w:r>
      <w:r w:rsidR="00CE4F0E">
        <w:t xml:space="preserve">. </w:t>
      </w:r>
      <w:r w:rsidR="004A17B0">
        <w:t>Således</w:t>
      </w:r>
      <w:r w:rsidR="005D1CAC">
        <w:t xml:space="preserve"> vil vi danne par bestående af</w:t>
      </w:r>
      <w:r w:rsidR="00CE4F0E">
        <w:t xml:space="preserve"> to personer med samme køn og nogenlunde samme faglige niveau</w:t>
      </w:r>
      <w:r w:rsidR="005D1CAC">
        <w:t xml:space="preserve">. Dette er </w:t>
      </w:r>
      <w:r w:rsidR="00CE4F0E">
        <w:t xml:space="preserve">bl.a. for at undgå, at en dygtig programmør ”overtager” arbejdet for en mindre dygtig, eller at deltagerne falder ind i bestemte (køns)roller. </w:t>
      </w:r>
    </w:p>
    <w:p w14:paraId="1334D084" w14:textId="6C300F19" w:rsidR="006A6719" w:rsidRDefault="006A6719" w:rsidP="00CE4F0E">
      <w:r>
        <w:t>Er det ikke muligt at matche på begge parametre, vil fagligt niveau få førsteprioritet.</w:t>
      </w:r>
    </w:p>
    <w:p w14:paraId="3F2C8353" w14:textId="5FDE7075" w:rsidR="00CB3A90" w:rsidRDefault="00CE4F0E" w:rsidP="006A6719">
      <w:r w:rsidRPr="00885B7A">
        <w:t>Samme studier peger på, at også teamroller målt på Myers-</w:t>
      </w:r>
      <w:proofErr w:type="spellStart"/>
      <w:r w:rsidRPr="00885B7A">
        <w:t>Briggs</w:t>
      </w:r>
      <w:proofErr w:type="spellEnd"/>
      <w:r w:rsidRPr="00885B7A">
        <w:t xml:space="preserve"> Type </w:t>
      </w:r>
      <w:proofErr w:type="spellStart"/>
      <w:r w:rsidRPr="00885B7A">
        <w:t>Indicator</w:t>
      </w:r>
      <w:proofErr w:type="spellEnd"/>
      <w:r w:rsidRPr="00885B7A">
        <w:t xml:space="preserve"> samt andre personlighedstræk – og sammensætningen af par ud fra disse – spiller en rolle for deltagernes </w:t>
      </w:r>
      <w:proofErr w:type="spellStart"/>
      <w:r w:rsidRPr="00885B7A">
        <w:t>kompabilitet</w:t>
      </w:r>
      <w:proofErr w:type="spellEnd"/>
      <w:r w:rsidRPr="00885B7A">
        <w:t xml:space="preserve"> og performance </w:t>
      </w:r>
      <w:r w:rsidRPr="00885B7A">
        <w:fldChar w:fldCharType="begin"/>
      </w:r>
      <w:r w:rsidRPr="00885B7A">
        <w:instrText xml:space="preserve"> ADDIN ZOTERO_ITEM CSL_CITATION {"citationID":"WIl8kapv","properties":{"formattedCitation":"(Choi, Deek, and Im 2008:\\uc0\\u160{}1117)","plainCitation":"(Choi, Deek, and Im 2008: 1117)","noteIndex":0},"citationItems":[{"id":82,"uris":["http://zotero.org/groups/2433989/items/IEJU9B3S"],"uri":["http://zotero.org/groups/2433989/items/IEJU9B3S"],"itemData":{"id":82,"type":"article-journal","abstract":"Abstract: With the recent advent of agile software process methods, a number of seldom used and unorthodox practices have come to the forefront in the field of computer programming. One such practice is that of pair programming, which is characterized by two programmers sharing the same computer for collaborative programming purposes. The very nature of pair programming implies a psychological and social interaction between the participating programmers and thus brings into play a unique element that we do not see with the conventional individual programming model. This paper focuses on the effects that one of these psychosocial factors, a programmer’s personality type, may have on the pair programming environment. In this study, a group of university students, 68 undergraduate students and 60 master’s degree graduate students, each of whom had been personality type profiled using the Myers–Briggs Type Indicator (MBTI) model, was split into three sub-groups. One group consisted of subjects who were alike in MBTI type. Another group consisted of subjects who were opposite to each other in MBTI type, and the last group was comprised of subjects who were diverse – partially alike and partially opposite – in MBTI type. Through two pair programming sessions, the pairs in each group were assessed for their output, in code productivity. The result showed that the sub-group of subjects who were diverse in MBTI type exhibited higher productivity than both alike and opposite groups. In a comparison between alike and opposite groups, the productivity of the opposite group was greater than that of the alike group. [Copyright &amp;y&amp; Elsevier]","archive":"bth","container-title":"Information &amp; Software Technology","ISSN":"09505849","issue":"11","journalAbbreviation":"Information &amp; Software Technology","page":"1114-1126","source":"EBSCOhost","title":"Exploring the underlying aspects of pair programming: The impact of personality","volume":"50","author":[{"family":"Choi","given":"Kyungsub S."},{"family":"Deek","given":"Fadi P."},{"family":"Im","given":"Il"}],"issued":{"date-parts":[["2008",10]]}},"locator":"1117","label":"page"}],"schema":"https://github.com/citation-style-language/schema/raw/master/csl-citation.json"} </w:instrText>
      </w:r>
      <w:r w:rsidRPr="00885B7A">
        <w:fldChar w:fldCharType="separate"/>
      </w:r>
      <w:r w:rsidRPr="00885B7A">
        <w:rPr>
          <w:rFonts w:ascii="Calibri" w:cs="Calibri"/>
        </w:rPr>
        <w:t>(</w:t>
      </w:r>
      <w:proofErr w:type="spellStart"/>
      <w:r w:rsidRPr="00885B7A">
        <w:rPr>
          <w:rFonts w:ascii="Calibri" w:cs="Calibri"/>
        </w:rPr>
        <w:t>Choi</w:t>
      </w:r>
      <w:proofErr w:type="spellEnd"/>
      <w:r w:rsidRPr="00885B7A">
        <w:rPr>
          <w:rFonts w:ascii="Calibri" w:cs="Calibri"/>
        </w:rPr>
        <w:t>, Deek, and Im 2008: 1117)</w:t>
      </w:r>
      <w:r w:rsidRPr="00885B7A">
        <w:fldChar w:fldCharType="end"/>
      </w:r>
      <w:r w:rsidR="005D1CAC">
        <w:t>.</w:t>
      </w:r>
      <w:r w:rsidRPr="00885B7A">
        <w:t xml:space="preserve"> For at afgrænse vores undersøgelse og holde et simpelt research-design har vi dog valgt udelukkende at fokusere på fagligt niveau og køn</w:t>
      </w:r>
      <w:r>
        <w:t xml:space="preserve"> – og vi må så tage forbehold for mulige </w:t>
      </w:r>
      <w:proofErr w:type="spellStart"/>
      <w:r>
        <w:t>confounds</w:t>
      </w:r>
      <w:proofErr w:type="spellEnd"/>
      <w:r>
        <w:t xml:space="preserve"> på personlighed og teamroller ved dataanalysen. </w:t>
      </w:r>
    </w:p>
    <w:p w14:paraId="7882DC40" w14:textId="18A2F816" w:rsidR="00CB3A90" w:rsidRDefault="00355CCC" w:rsidP="00FF27A3">
      <w:pPr>
        <w:rPr>
          <w:color w:val="FF0000"/>
        </w:rPr>
      </w:pPr>
      <w:r>
        <w:t>I v</w:t>
      </w:r>
      <w:r w:rsidR="008B4BC2">
        <w:t xml:space="preserve">ores udvælgelse af deltagere til hhv. testgruppe og kontrolgruppe vil </w:t>
      </w:r>
      <w:r w:rsidR="00EF4F5C">
        <w:t xml:space="preserve">vi </w:t>
      </w:r>
      <w:r w:rsidR="008B4BC2">
        <w:t xml:space="preserve">ligeledes </w:t>
      </w:r>
      <w:r w:rsidR="00EF4F5C">
        <w:t xml:space="preserve">arbejde </w:t>
      </w:r>
      <w:r w:rsidR="008B4BC2">
        <w:t>kontrolleret</w:t>
      </w:r>
      <w:r w:rsidR="00EF4F5C" w:rsidRPr="00EF4F5C">
        <w:t xml:space="preserve"> </w:t>
      </w:r>
      <w:r w:rsidR="00EF4F5C">
        <w:t>med en matching-strategi</w:t>
      </w:r>
      <w:r w:rsidR="00926E0C">
        <w:t xml:space="preserve"> </w:t>
      </w:r>
      <w:r w:rsidR="00926E0C" w:rsidRPr="005C1915">
        <w:fldChar w:fldCharType="begin"/>
      </w:r>
      <w:r w:rsidR="00926E0C" w:rsidRPr="005C1915">
        <w:instrText xml:space="preserve"> ADDIN ZOTERO_ITEM CSL_CITATION {"citationID":"IuQ3fCCw","properties":{"formattedCitation":"(Coleman 2018:\\uc0\\u160{}189\\uc0\\u8211{}190)","plainCitation":"(Coleman 2018: 189–190)","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89-190","label":"page"}],"schema":"https://github.com/citation-style-language/schema/raw/master/csl-citation.json"} </w:instrText>
      </w:r>
      <w:r w:rsidR="00926E0C" w:rsidRPr="005C1915">
        <w:fldChar w:fldCharType="separate"/>
      </w:r>
      <w:r w:rsidR="00926E0C" w:rsidRPr="005C1915">
        <w:rPr>
          <w:rFonts w:ascii="Calibri" w:cs="Calibri"/>
        </w:rPr>
        <w:t>(Coleman 2018: 189–190)</w:t>
      </w:r>
      <w:r w:rsidR="00926E0C" w:rsidRPr="005C1915">
        <w:fldChar w:fldCharType="end"/>
      </w:r>
      <w:r w:rsidR="00EF4F5C" w:rsidRPr="00823827">
        <w:t xml:space="preserve">, så de to </w:t>
      </w:r>
      <w:r w:rsidR="00EF4F5C">
        <w:t>grupper kommer til at ligne hinanden mest muligt</w:t>
      </w:r>
      <w:r w:rsidR="00926E0C">
        <w:t>, og resultaterne derfor også bliver sammenlignelige</w:t>
      </w:r>
      <w:r w:rsidR="008B4BC2">
        <w:t>.</w:t>
      </w:r>
      <w:r w:rsidR="00211196">
        <w:t xml:space="preserve"> </w:t>
      </w:r>
      <w:r w:rsidR="004960EC" w:rsidRPr="009A5B4F">
        <w:t xml:space="preserve">For at kontrolgruppen ikke skal </w:t>
      </w:r>
      <w:r w:rsidR="006D5A87" w:rsidRPr="009A5B4F">
        <w:t>indeholde ”dem som det var sværest at parre</w:t>
      </w:r>
      <w:r w:rsidR="006D52E6" w:rsidRPr="009A5B4F">
        <w:t xml:space="preserve"> med andre</w:t>
      </w:r>
      <w:r w:rsidR="006D5A87" w:rsidRPr="009A5B4F">
        <w:t xml:space="preserve">”, er det </w:t>
      </w:r>
      <w:r w:rsidR="00926E0C" w:rsidRPr="009A5B4F">
        <w:t xml:space="preserve">dog </w:t>
      </w:r>
      <w:r w:rsidR="006D5A87" w:rsidRPr="009A5B4F">
        <w:t xml:space="preserve">vigtigt, at vi starter med at opdele i hhv. kontrol- og testgruppe og </w:t>
      </w:r>
      <w:r w:rsidR="0006676E" w:rsidRPr="009A5B4F">
        <w:t xml:space="preserve">først </w:t>
      </w:r>
      <w:r w:rsidR="006D5A87" w:rsidRPr="009A5B4F">
        <w:t xml:space="preserve">derefter </w:t>
      </w:r>
      <w:r w:rsidR="00EF4F5C" w:rsidRPr="009A5B4F">
        <w:t>danner parrene.</w:t>
      </w:r>
    </w:p>
    <w:p w14:paraId="42BBD203" w14:textId="742A547A" w:rsidR="0072078B" w:rsidRPr="0072078B" w:rsidRDefault="0072078B" w:rsidP="00FF27A3">
      <w:r>
        <w:t>Forholdet mellem deltagere i testgruppe og kontrolgruppe bliver i forholdet 1:2</w:t>
      </w:r>
      <w:r w:rsidR="0040095A">
        <w:t xml:space="preserve">, dvs. dobbelt så mange deltagere i testgruppen som i kontrolgruppen. Vi har valgt denne fordeling, fordi </w:t>
      </w:r>
      <w:r w:rsidR="00EF431B">
        <w:t xml:space="preserve">det </w:t>
      </w:r>
      <w:r w:rsidR="00E84E0C">
        <w:t>– pga. par</w:t>
      </w:r>
      <w:r w:rsidR="00152350">
        <w:t>-</w:t>
      </w:r>
      <w:r w:rsidR="00E84E0C">
        <w:t xml:space="preserve">arbejdet i testgruppen – </w:t>
      </w:r>
      <w:r w:rsidR="00EF431B">
        <w:t>giver lige mange ”udøvende enheder” i hver gruppe</w:t>
      </w:r>
      <w:r w:rsidR="00152350">
        <w:t xml:space="preserve"> og dermed kan sammenlignes. </w:t>
      </w:r>
      <w:r w:rsidR="00FE2027">
        <w:t>Hvis der er en deltager for</w:t>
      </w:r>
      <w:r w:rsidR="00717AF0">
        <w:t xml:space="preserve"> lidt</w:t>
      </w:r>
      <w:r w:rsidR="00FE2027">
        <w:t xml:space="preserve"> ift. denne fordeling</w:t>
      </w:r>
      <w:r w:rsidR="000675F6">
        <w:t xml:space="preserve">, vil </w:t>
      </w:r>
      <w:r w:rsidR="00D83E27">
        <w:t>vi lave den fordeling, som kommer nærmest.</w:t>
      </w:r>
    </w:p>
    <w:p w14:paraId="516B237C" w14:textId="77777777" w:rsidR="00390881" w:rsidRDefault="00390881" w:rsidP="00FF27A3">
      <w:pPr>
        <w:rPr>
          <w:b/>
          <w:bCs/>
        </w:rPr>
      </w:pPr>
    </w:p>
    <w:p w14:paraId="43156E43" w14:textId="77777777" w:rsidR="00FF27A3" w:rsidRDefault="00FF27A3" w:rsidP="00BA5440">
      <w:pPr>
        <w:pStyle w:val="Overskrift2"/>
      </w:pPr>
      <w:bookmarkStart w:id="9" w:name="_Toc95388288"/>
      <w:r>
        <w:t>Antal deltagere</w:t>
      </w:r>
      <w:bookmarkEnd w:id="9"/>
    </w:p>
    <w:p w14:paraId="2833E6EC" w14:textId="78149ED0" w:rsidR="00FF27A3" w:rsidRDefault="00FF27A3" w:rsidP="009D0061">
      <w:pPr>
        <w:spacing w:after="160" w:line="259" w:lineRule="auto"/>
      </w:pPr>
      <w:r>
        <w:t xml:space="preserve">Vores eksperiment har størrelse som en kvalitativ undersøgelse, </w:t>
      </w:r>
      <w:r w:rsidR="0021383C">
        <w:t>men vi</w:t>
      </w:r>
      <w:r>
        <w:t xml:space="preserve"> benytter en kvantitativ metode (spørgeskemaet) undervejs.</w:t>
      </w:r>
      <w:r w:rsidR="0021383C">
        <w:t xml:space="preserve"> Det betyder også, at eksperimentet </w:t>
      </w:r>
      <w:r w:rsidR="009D0061">
        <w:t xml:space="preserve">ved en senere lejlighed </w:t>
      </w:r>
      <w:r w:rsidR="0021383C">
        <w:t>relativt nemt ville kunne skaleres op</w:t>
      </w:r>
      <w:r w:rsidR="009D0061">
        <w:t xml:space="preserve"> og </w:t>
      </w:r>
      <w:proofErr w:type="spellStart"/>
      <w:r w:rsidR="009D0061">
        <w:t>aftestes</w:t>
      </w:r>
      <w:proofErr w:type="spellEnd"/>
      <w:r w:rsidR="009D0061">
        <w:t xml:space="preserve"> kvantitativt. </w:t>
      </w:r>
    </w:p>
    <w:p w14:paraId="42E906E1" w14:textId="0EE8A1F0" w:rsidR="00390881" w:rsidRDefault="00390881" w:rsidP="00FF27A3">
      <w:r>
        <w:t xml:space="preserve">Vi har som nævnt </w:t>
      </w:r>
      <w:r w:rsidR="00811076">
        <w:t>en proxy</w:t>
      </w:r>
      <w:r w:rsidR="002B5DA4">
        <w:t>gruppe bestående af (potentielt) 78 deltagere. Disse deltagere vil</w:t>
      </w:r>
      <w:r w:rsidR="00380DA8">
        <w:t xml:space="preserve"> </w:t>
      </w:r>
      <w:r w:rsidR="002B5DA4">
        <w:t xml:space="preserve">blive inddelt i to grupper, hhv. </w:t>
      </w:r>
      <w:r w:rsidR="00D34314">
        <w:t>danske og internationale studerende</w:t>
      </w:r>
      <w:r w:rsidR="00A47757">
        <w:t>, og eksperimentet vil køre ad to omgange</w:t>
      </w:r>
      <w:r w:rsidR="00D34314">
        <w:t xml:space="preserve">. Vi deler gruppen, fordi </w:t>
      </w:r>
      <w:r w:rsidR="00106891">
        <w:t xml:space="preserve">mange af de danske studerende finder det </w:t>
      </w:r>
      <w:r w:rsidR="001714D0">
        <w:t xml:space="preserve">fremmedartet, kunstigt og for nogles vedkommende </w:t>
      </w:r>
      <w:r w:rsidR="00106891">
        <w:t xml:space="preserve">intimiderende at kommunikere på engelsk, og det </w:t>
      </w:r>
      <w:r w:rsidR="001714D0">
        <w:t xml:space="preserve">måtte </w:t>
      </w:r>
      <w:r w:rsidR="00380DA8">
        <w:t>derfor forventes at give bias i kommunikationen mellem par</w:t>
      </w:r>
      <w:r w:rsidR="001714D0">
        <w:t>terne.</w:t>
      </w:r>
      <w:r w:rsidR="00281862">
        <w:t xml:space="preserve"> Desuden er det nemmere at håndtere en mindre gruppe ad gangen.</w:t>
      </w:r>
    </w:p>
    <w:p w14:paraId="6EFFA255" w14:textId="77777777" w:rsidR="002A29FC" w:rsidRDefault="002A29FC" w:rsidP="00FF27A3"/>
    <w:p w14:paraId="653D603A" w14:textId="4FD01985" w:rsidR="007C0AF7" w:rsidRDefault="007C0AF7" w:rsidP="00FF27A3">
      <w:r>
        <w:t xml:space="preserve">Fordi vi henlægger eksperimentet til den normale undervisningstid, og fordi det foregår tidligt på semestret, </w:t>
      </w:r>
      <w:r w:rsidR="002E6F51">
        <w:t xml:space="preserve">hvor de studerendes motivation som regel er høj, </w:t>
      </w:r>
      <w:r>
        <w:t>forventer vi et relativt stort fremmøde</w:t>
      </w:r>
      <w:r w:rsidR="00371E7B">
        <w:t xml:space="preserve"> på </w:t>
      </w:r>
      <w:r w:rsidR="00EF1090">
        <w:t xml:space="preserve">omkring </w:t>
      </w:r>
      <w:r w:rsidR="00252FF2">
        <w:t>80-90</w:t>
      </w:r>
      <w:r w:rsidR="00EF1090">
        <w:t xml:space="preserve"> %</w:t>
      </w:r>
      <w:r w:rsidR="00E17E23">
        <w:t xml:space="preserve"> </w:t>
      </w:r>
      <w:r w:rsidR="000628C0">
        <w:t xml:space="preserve">svarende til </w:t>
      </w:r>
      <w:r w:rsidR="00DE5C3C">
        <w:t>27-</w:t>
      </w:r>
      <w:r w:rsidR="000628C0">
        <w:t xml:space="preserve">31 deltagere i den internationale klasse og 35-40 i den danske. </w:t>
      </w:r>
      <w:r w:rsidR="00252FF2">
        <w:t xml:space="preserve">Af de fremmødte forventer vi, at </w:t>
      </w:r>
      <w:r w:rsidR="003B3689">
        <w:t>langt størsteparten</w:t>
      </w:r>
      <w:r w:rsidR="00252FF2">
        <w:t xml:space="preserve"> ønsker at deltage i eksperimentet, fordi alternativet</w:t>
      </w:r>
      <w:r w:rsidR="003B3689">
        <w:t xml:space="preserve"> (at løse opgaverne </w:t>
      </w:r>
      <w:r w:rsidR="00255F6D" w:rsidRPr="006875CC">
        <w:t>alligevel</w:t>
      </w:r>
      <w:r w:rsidR="003B3689" w:rsidRPr="006875CC">
        <w:t xml:space="preserve"> </w:t>
      </w:r>
      <w:r w:rsidR="00255F6D" w:rsidRPr="00922009">
        <w:t>uden</w:t>
      </w:r>
      <w:r w:rsidR="003B3689" w:rsidRPr="00922009">
        <w:t xml:space="preserve"> at modtage belønning</w:t>
      </w:r>
      <w:r w:rsidR="003B3689" w:rsidRPr="006875CC">
        <w:t>)</w:t>
      </w:r>
      <w:r w:rsidR="004735E6">
        <w:t xml:space="preserve"> er mindre tillokkende. </w:t>
      </w:r>
    </w:p>
    <w:p w14:paraId="0A222010" w14:textId="77777777" w:rsidR="004559D3" w:rsidRDefault="004559D3" w:rsidP="00FF27A3"/>
    <w:p w14:paraId="34CBF103" w14:textId="6624FF79" w:rsidR="004559D3" w:rsidRDefault="00070AC7" w:rsidP="00FF27A3">
      <w:r>
        <w:lastRenderedPageBreak/>
        <w:t xml:space="preserve">For at bibeholde anonymiteten har vi sat et </w:t>
      </w:r>
      <w:r w:rsidR="008323D9">
        <w:t xml:space="preserve">absolut </w:t>
      </w:r>
      <w:r>
        <w:t>minimum på 15</w:t>
      </w:r>
      <w:r w:rsidR="0022441D">
        <w:t xml:space="preserve"> deltagere</w:t>
      </w:r>
      <w:r w:rsidR="00DE1DD4">
        <w:t xml:space="preserve"> </w:t>
      </w:r>
      <w:r w:rsidR="0036622A">
        <w:t xml:space="preserve">pr. </w:t>
      </w:r>
      <w:r w:rsidR="00DE1DD4">
        <w:t>afholdelse</w:t>
      </w:r>
      <w:r w:rsidR="003604BF">
        <w:t xml:space="preserve">. Er der </w:t>
      </w:r>
      <w:r w:rsidR="0022441D">
        <w:t>færre end</w:t>
      </w:r>
      <w:r w:rsidR="003604BF">
        <w:t xml:space="preserve"> 15, vil vi ikke afholde eksperimentet, da det vil betyde, at </w:t>
      </w:r>
      <w:r w:rsidR="0022441D">
        <w:t xml:space="preserve">vi ikke kan garantere anonymitet i kontrolgruppen, som da vil </w:t>
      </w:r>
      <w:r w:rsidR="00D459C6">
        <w:t>blive på</w:t>
      </w:r>
      <w:r w:rsidR="0022441D">
        <w:t xml:space="preserve"> under 5 individer</w:t>
      </w:r>
      <w:r w:rsidR="00DE1DD4">
        <w:t xml:space="preserve"> – samt at vores data bliver mindre valide. </w:t>
      </w:r>
    </w:p>
    <w:p w14:paraId="29A56DF8" w14:textId="77777777" w:rsidR="00FF27A3" w:rsidRDefault="00FF27A3" w:rsidP="00FF27A3"/>
    <w:p w14:paraId="4A788D46" w14:textId="77777777" w:rsidR="00FF27A3" w:rsidRPr="00846534" w:rsidRDefault="00FF27A3" w:rsidP="00BA5440">
      <w:pPr>
        <w:pStyle w:val="Overskrift2"/>
      </w:pPr>
      <w:bookmarkStart w:id="10" w:name="_Toc95388289"/>
      <w:r>
        <w:t>Ekstern validitet</w:t>
      </w:r>
      <w:bookmarkEnd w:id="10"/>
    </w:p>
    <w:p w14:paraId="0DD08987" w14:textId="46C2F16A" w:rsidR="00FF27A3" w:rsidRDefault="00FF27A3" w:rsidP="00FF27A3">
      <w:r>
        <w:t xml:space="preserve">En udfordring i vores eksperiment er, at pair </w:t>
      </w:r>
      <w:proofErr w:type="spellStart"/>
      <w:r>
        <w:t>programming</w:t>
      </w:r>
      <w:proofErr w:type="spellEnd"/>
      <w:r>
        <w:t xml:space="preserve"> ikke er noget, som vores deltagere – de studerende på multimediedesignuddannelsen – arbejder med på uddannelsen til daglig. Dette er både en fordel og en ulempe for projektets validitet. Det er en fordel, fordi det gør det nemmere for os at afgøre, hvor vidt pair </w:t>
      </w:r>
      <w:proofErr w:type="spellStart"/>
      <w:r>
        <w:t>programming</w:t>
      </w:r>
      <w:proofErr w:type="spellEnd"/>
      <w:r>
        <w:t xml:space="preserve"> reelt har indflydelse på selvvurderingen – uden at vi skal tage højde for, at deltagerne har forskellige erfaringer med pair </w:t>
      </w:r>
      <w:proofErr w:type="spellStart"/>
      <w:r>
        <w:t>programming</w:t>
      </w:r>
      <w:proofErr w:type="spellEnd"/>
      <w:r w:rsidR="00D4539F">
        <w:t xml:space="preserve"> fra</w:t>
      </w:r>
      <w:r>
        <w:t xml:space="preserve"> tidligere. Det er dog også en ulempe, fordi det sænker undersøgelsens eksterne validitet, altså dens lighed med den virkelighed, som testdeltagerne normalt befinder sig i.</w:t>
      </w:r>
    </w:p>
    <w:p w14:paraId="1438C461" w14:textId="77777777" w:rsidR="00FF27A3" w:rsidRDefault="00FF27A3" w:rsidP="00FF27A3">
      <w:r>
        <w:t xml:space="preserve">En anden udfordring er de rammer, de studerende skal testes i: Lokaler på deres uddannelsesinstitution. Også her er der både fordele og ulemper. Fordelen er, at det er kendte rammer, hvilket vi antager får deltagerne til at slappe af, modsat hvis der havde været tale om et egentligt ”laboratorium”. Omvendt kan rammerne give reminiscenser til eksamenssituationer og dermed fremme nervøsitet, som man ikke normalt ville finde i programmerings-situation. Dette er i det hele taget en udfordring i vores design, da hele princippet om en test ”lugter lidt” af eksamen og præstationsræs. Her forlader vi os dog på, at netop de studerende, vi vil inddrage i eksperimentet, aldrig har været til en mundtlig eller skriftlig eksamen på institutionen – og at dette kan mindske ligheden med en eksamenssituation. </w:t>
      </w:r>
    </w:p>
    <w:p w14:paraId="0800C2B4" w14:textId="058E2E5D" w:rsidR="00FF27A3" w:rsidRDefault="00FF27A3" w:rsidP="00FF27A3">
      <w:pPr>
        <w:rPr>
          <w:b/>
          <w:bCs/>
        </w:rPr>
      </w:pPr>
      <w:r>
        <w:t xml:space="preserve">For at højne den eksterne validitet mest muligt </w:t>
      </w:r>
      <w:r w:rsidRPr="0085737D">
        <w:t xml:space="preserve">vil vi lade deltagerne anvende egne computere til testen. </w:t>
      </w:r>
      <w:r>
        <w:t xml:space="preserve">Simple ting som genvejstaster og musehastighed kan nemlig variere meget fra computer til computer og kan derfor have indflydelse på, hvor nem eller svær, realistisk eller urealistisk en opgave opleves. </w:t>
      </w:r>
      <w:r>
        <w:br/>
      </w:r>
    </w:p>
    <w:p w14:paraId="203A22D3" w14:textId="77777777" w:rsidR="00FF27A3" w:rsidRPr="00E551F9" w:rsidRDefault="00FF27A3" w:rsidP="00BA5440">
      <w:pPr>
        <w:pStyle w:val="Overskrift2"/>
      </w:pPr>
      <w:bookmarkStart w:id="11" w:name="_Toc95388290"/>
      <w:r>
        <w:t>Intern validitet</w:t>
      </w:r>
      <w:bookmarkEnd w:id="11"/>
    </w:p>
    <w:p w14:paraId="7156AB4D" w14:textId="77777777" w:rsidR="00FF27A3" w:rsidRDefault="00FF27A3" w:rsidP="00FF27A3">
      <w:r>
        <w:t xml:space="preserve">Coleman beskriver definitionen på et validt eksperiment med tre basale kriterier: </w:t>
      </w:r>
    </w:p>
    <w:p w14:paraId="24F6A116" w14:textId="77777777" w:rsidR="00FF27A3" w:rsidRPr="002A0D2A" w:rsidRDefault="00FF27A3" w:rsidP="00FF27A3">
      <w:pPr>
        <w:ind w:left="1304"/>
        <w:rPr>
          <w:i/>
          <w:iCs/>
        </w:rPr>
      </w:pPr>
      <w:r w:rsidRPr="00E407A3">
        <w:rPr>
          <w:i/>
          <w:iCs/>
          <w:lang w:val="en-US"/>
        </w:rPr>
        <w:t>(1) that the cause comes before the effect, (2) that the cause and effect are related, and (3) that there are no other plausible alternative explanations for the effect.</w:t>
      </w:r>
      <w:r>
        <w:rPr>
          <w:i/>
          <w:iCs/>
          <w:lang w:val="en-US"/>
        </w:rPr>
        <w:fldChar w:fldCharType="begin"/>
      </w:r>
      <w:r>
        <w:rPr>
          <w:i/>
          <w:iCs/>
          <w:lang w:val="en-US"/>
        </w:rPr>
        <w:instrText xml:space="preserve"> ADDIN ZOTERO_ITEM CSL_CITATION {"citationID":"LU4LyMwN","properties":{"formattedCitation":"(Coleman 2018:\\uc0\\u160{}130)","plainCitation":"(Coleman 2018: 130)","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30","label":"page"}],"schema":"https://github.com/citation-style-language/schema/raw/master/csl-citation.json"} </w:instrText>
      </w:r>
      <w:r>
        <w:rPr>
          <w:i/>
          <w:iCs/>
          <w:lang w:val="en-US"/>
        </w:rPr>
        <w:fldChar w:fldCharType="separate"/>
      </w:r>
      <w:r w:rsidRPr="00042653">
        <w:rPr>
          <w:rFonts w:ascii="Calibri"/>
        </w:rPr>
        <w:t>(Coleman 2018: 130)</w:t>
      </w:r>
      <w:r>
        <w:rPr>
          <w:i/>
          <w:iCs/>
          <w:lang w:val="en-US"/>
        </w:rPr>
        <w:fldChar w:fldCharType="end"/>
      </w:r>
    </w:p>
    <w:p w14:paraId="248E8310" w14:textId="77777777" w:rsidR="00FF27A3" w:rsidRDefault="00FF27A3" w:rsidP="00FF27A3">
      <w:r w:rsidRPr="002A0D2A">
        <w:t>Da vores eksperiment udføres som et kontrolleret laboratorieforsøg</w:t>
      </w:r>
      <w:r>
        <w:t xml:space="preserve"> med (tilstræbt) tilfældig udvælgelse af deltagere og brug af kontrolgruppe, vurderer vi de to første kriterier som opfyldt.</w:t>
      </w:r>
    </w:p>
    <w:p w14:paraId="0A46CDE3" w14:textId="77777777" w:rsidR="00FF27A3" w:rsidRDefault="00FF27A3" w:rsidP="00FF27A3">
      <w:r>
        <w:t xml:space="preserve">I forhold til det tredje kriterium, som vedrører </w:t>
      </w:r>
      <w:proofErr w:type="spellStart"/>
      <w:r>
        <w:t>confounds</w:t>
      </w:r>
      <w:proofErr w:type="spellEnd"/>
      <w:r>
        <w:t xml:space="preserve"> (andre variable, som har mulig indflydelse på undersøgelsens resultat), er næsten umuligt at undgå i et eksperiment som dette, hvor der indgår mange menneskelige faktorer så som </w:t>
      </w:r>
      <w:proofErr w:type="spellStart"/>
      <w:r>
        <w:t>egenvurdering</w:t>
      </w:r>
      <w:proofErr w:type="spellEnd"/>
      <w:r>
        <w:t xml:space="preserve">, præstation og samarbejde. </w:t>
      </w:r>
    </w:p>
    <w:p w14:paraId="59554578" w14:textId="77777777" w:rsidR="00FF27A3" w:rsidRDefault="00FF27A3" w:rsidP="00FF27A3">
      <w:r w:rsidRPr="008554CA">
        <w:t xml:space="preserve">Coleman oplister syv kategorier af </w:t>
      </w:r>
      <w:proofErr w:type="spellStart"/>
      <w:r w:rsidRPr="008554CA">
        <w:t>confounds</w:t>
      </w:r>
      <w:proofErr w:type="spellEnd"/>
      <w:r w:rsidRPr="008554CA">
        <w:t xml:space="preserve">: </w:t>
      </w:r>
      <w:proofErr w:type="spellStart"/>
      <w:r w:rsidRPr="008554CA">
        <w:t>History</w:t>
      </w:r>
      <w:proofErr w:type="spellEnd"/>
      <w:r w:rsidRPr="008554CA">
        <w:t xml:space="preserve">, </w:t>
      </w:r>
      <w:proofErr w:type="spellStart"/>
      <w:r w:rsidRPr="008554CA">
        <w:t>Maturation</w:t>
      </w:r>
      <w:proofErr w:type="spellEnd"/>
      <w:r w:rsidRPr="008554CA">
        <w:t xml:space="preserve">, </w:t>
      </w:r>
      <w:proofErr w:type="spellStart"/>
      <w:r w:rsidRPr="008554CA">
        <w:t>Testing</w:t>
      </w:r>
      <w:proofErr w:type="spellEnd"/>
      <w:r w:rsidRPr="008554CA">
        <w:t xml:space="preserve">, Instrumentation, Statistical regression, </w:t>
      </w:r>
      <w:proofErr w:type="spellStart"/>
      <w:r w:rsidRPr="008554CA">
        <w:t>Selection</w:t>
      </w:r>
      <w:proofErr w:type="spellEnd"/>
      <w:r>
        <w:t xml:space="preserve"> og </w:t>
      </w:r>
      <w:proofErr w:type="spellStart"/>
      <w:r w:rsidRPr="008554CA">
        <w:t>Attrition</w:t>
      </w:r>
      <w:proofErr w:type="spellEnd"/>
      <w:r w:rsidRPr="008554CA">
        <w:t xml:space="preserve">. Nedenfor vil vi gennemgå, hvordan </w:t>
      </w:r>
      <w:r>
        <w:t xml:space="preserve">vi ser vores projekt forholde sig til de syv typer </w:t>
      </w:r>
      <w:proofErr w:type="spellStart"/>
      <w:r>
        <w:t>confounds</w:t>
      </w:r>
      <w:proofErr w:type="spellEnd"/>
      <w:r>
        <w:t>.</w:t>
      </w:r>
    </w:p>
    <w:p w14:paraId="3756FBCA" w14:textId="77777777" w:rsidR="00FF27A3" w:rsidRDefault="00FF27A3" w:rsidP="00FF27A3"/>
    <w:p w14:paraId="1F063D24" w14:textId="77777777" w:rsidR="00FF27A3" w:rsidRDefault="00FF27A3" w:rsidP="00FF27A3">
      <w:pPr>
        <w:rPr>
          <w:i/>
          <w:iCs/>
        </w:rPr>
      </w:pPr>
      <w:proofErr w:type="spellStart"/>
      <w:r>
        <w:rPr>
          <w:i/>
          <w:iCs/>
        </w:rPr>
        <w:t>History</w:t>
      </w:r>
      <w:proofErr w:type="spellEnd"/>
    </w:p>
    <w:p w14:paraId="4D644FDD" w14:textId="6B0404C6" w:rsidR="00FF27A3" w:rsidRPr="004E5115" w:rsidRDefault="00FF27A3" w:rsidP="00FF27A3">
      <w:proofErr w:type="spellStart"/>
      <w:r>
        <w:t>History</w:t>
      </w:r>
      <w:proofErr w:type="spellEnd"/>
      <w:r>
        <w:t xml:space="preserve"> angår hændelser, som optræder før eller under eksperimentet, og som kan påvirke testresultatet. </w:t>
      </w:r>
      <w:proofErr w:type="spellStart"/>
      <w:r>
        <w:t>History</w:t>
      </w:r>
      <w:proofErr w:type="spellEnd"/>
      <w:r>
        <w:t xml:space="preserve"> kan dog nogenlunde kontrolleres i </w:t>
      </w:r>
      <w:proofErr w:type="spellStart"/>
      <w:r>
        <w:t>ppc</w:t>
      </w:r>
      <w:proofErr w:type="spellEnd"/>
      <w:r>
        <w:t xml:space="preserve">-eksperimenter, hvor kontrolgruppen sikrer, at det ikke er denne hændelse, som er skyld i de eventuelle positive/negative resultater. Vi </w:t>
      </w:r>
      <w:r>
        <w:lastRenderedPageBreak/>
        <w:t xml:space="preserve">har desuden diskuteret, hvor vidt vi skulle afholde vores eksperiment på én dag (med den ulempe, at det tager lang tid) eller over flere. Vi har valgt at holde det på én dag netop for at undgå eksterne </w:t>
      </w:r>
      <w:r w:rsidR="006445DF">
        <w:t xml:space="preserve">uens </w:t>
      </w:r>
      <w:r>
        <w:t>påvirkninger af deltagerne mellem testene.</w:t>
      </w:r>
    </w:p>
    <w:p w14:paraId="1C58BD8F" w14:textId="77777777" w:rsidR="00FF27A3" w:rsidRDefault="00FF27A3" w:rsidP="00FF27A3">
      <w:pPr>
        <w:rPr>
          <w:i/>
          <w:iCs/>
        </w:rPr>
      </w:pPr>
    </w:p>
    <w:p w14:paraId="136CDC7C" w14:textId="77777777" w:rsidR="00FF27A3" w:rsidRDefault="00FF27A3" w:rsidP="00FF27A3">
      <w:pPr>
        <w:rPr>
          <w:i/>
          <w:iCs/>
        </w:rPr>
      </w:pPr>
      <w:proofErr w:type="spellStart"/>
      <w:r>
        <w:rPr>
          <w:i/>
          <w:iCs/>
        </w:rPr>
        <w:t>Maturation</w:t>
      </w:r>
      <w:proofErr w:type="spellEnd"/>
    </w:p>
    <w:p w14:paraId="52534A1A" w14:textId="77777777" w:rsidR="00FF27A3" w:rsidRDefault="00FF27A3" w:rsidP="00FF27A3">
      <w:proofErr w:type="spellStart"/>
      <w:r>
        <w:t>Maturation</w:t>
      </w:r>
      <w:proofErr w:type="spellEnd"/>
      <w:r>
        <w:t xml:space="preserve"> handler om ændringer ved den enkelte testperson som følge af tidens gang, f.eks. stigende alder, livserfaring, sult, kedsomhed, indtrådt sygdom osv. Da vores eksperiment afholdes på én dag, betyder faktorer som stigende alder, øgede erfaringer osv. ikke så meget. Derimod kan </w:t>
      </w:r>
      <w:proofErr w:type="spellStart"/>
      <w:r>
        <w:t>kan</w:t>
      </w:r>
      <w:proofErr w:type="spellEnd"/>
      <w:r>
        <w:t xml:space="preserve"> faktorer som træthed, kedsomhed og sult spille en rolle. </w:t>
      </w:r>
    </w:p>
    <w:p w14:paraId="04C163A9" w14:textId="4E25B748" w:rsidR="008B47A0" w:rsidRDefault="00FF27A3" w:rsidP="00FF27A3">
      <w:r>
        <w:t xml:space="preserve">For så vidt som muligt at imødekomme denne </w:t>
      </w:r>
      <w:proofErr w:type="spellStart"/>
      <w:r>
        <w:t>confound</w:t>
      </w:r>
      <w:proofErr w:type="spellEnd"/>
      <w:r>
        <w:t xml:space="preserve"> har vi valgt ikke at gøre test</w:t>
      </w:r>
      <w:r w:rsidR="00FE3B5B">
        <w:t>en</w:t>
      </w:r>
      <w:r>
        <w:t xml:space="preserve"> længere end 1 times varighed – dog 1 ½ time for kontrolgruppen for at kompensere for ”manglende” partner. </w:t>
      </w:r>
      <w:r w:rsidR="001C4CAE">
        <w:t xml:space="preserve">Vi har desuden – som tidligere beskrevet </w:t>
      </w:r>
      <w:r w:rsidR="001045A8">
        <w:t>–</w:t>
      </w:r>
      <w:r w:rsidR="001C4CAE">
        <w:t xml:space="preserve"> </w:t>
      </w:r>
      <w:r w:rsidR="001045A8">
        <w:t>valgt at indskrænke det oprindelige research-design</w:t>
      </w:r>
      <w:r w:rsidR="00E34CF3">
        <w:t>, så dagen ikke bliver for lang</w:t>
      </w:r>
      <w:r w:rsidR="00B023F1">
        <w:t xml:space="preserve"> alt i alt</w:t>
      </w:r>
      <w:r w:rsidR="00E34CF3">
        <w:t xml:space="preserve">. </w:t>
      </w:r>
      <w:r w:rsidR="009331C0">
        <w:br/>
      </w:r>
      <w:r>
        <w:t xml:space="preserve">Desuden indlægger vi pauser/god tid i eksperimentet </w:t>
      </w:r>
      <w:r w:rsidRPr="00552812">
        <w:t>og stiller</w:t>
      </w:r>
      <w:r w:rsidR="001C0993" w:rsidRPr="00552812">
        <w:t xml:space="preserve"> kaffe/te</w:t>
      </w:r>
      <w:r w:rsidRPr="00552812">
        <w:t xml:space="preserve"> til rådighed </w:t>
      </w:r>
      <w:r>
        <w:t>for deltagerne. Planen for dagen ser derfor således ud:</w:t>
      </w:r>
    </w:p>
    <w:p w14:paraId="3632C9A7" w14:textId="77777777" w:rsidR="009331C0" w:rsidRDefault="009331C0" w:rsidP="00FF27A3"/>
    <w:p w14:paraId="5CC2EAD8" w14:textId="77777777" w:rsidR="00E068DE" w:rsidRDefault="00E068DE" w:rsidP="00FF27A3"/>
    <w:tbl>
      <w:tblPr>
        <w:tblStyle w:val="Tabel-Gitter"/>
        <w:tblW w:w="0" w:type="auto"/>
        <w:tblLook w:val="04A0" w:firstRow="1" w:lastRow="0" w:firstColumn="1" w:lastColumn="0" w:noHBand="0" w:noVBand="1"/>
      </w:tblPr>
      <w:tblGrid>
        <w:gridCol w:w="1129"/>
        <w:gridCol w:w="2694"/>
        <w:gridCol w:w="2835"/>
        <w:gridCol w:w="2964"/>
      </w:tblGrid>
      <w:tr w:rsidR="00E068DE" w14:paraId="0ABE86EC" w14:textId="77777777" w:rsidTr="004D51E8">
        <w:tc>
          <w:tcPr>
            <w:tcW w:w="1129" w:type="dxa"/>
          </w:tcPr>
          <w:p w14:paraId="0E666336" w14:textId="77777777" w:rsidR="00E068DE" w:rsidRPr="00114F92" w:rsidRDefault="00E068DE" w:rsidP="004D51E8">
            <w:pPr>
              <w:rPr>
                <w:b/>
              </w:rPr>
            </w:pPr>
            <w:r>
              <w:rPr>
                <w:b/>
              </w:rPr>
              <w:t>Tidspunkt</w:t>
            </w:r>
          </w:p>
        </w:tc>
        <w:tc>
          <w:tcPr>
            <w:tcW w:w="2694" w:type="dxa"/>
          </w:tcPr>
          <w:p w14:paraId="08F8CE3C" w14:textId="77777777" w:rsidR="00E068DE" w:rsidRPr="00114F92" w:rsidRDefault="00E068DE" w:rsidP="004D51E8">
            <w:pPr>
              <w:jc w:val="center"/>
              <w:rPr>
                <w:b/>
                <w:bCs/>
              </w:rPr>
            </w:pPr>
            <w:r>
              <w:rPr>
                <w:b/>
                <w:bCs/>
              </w:rPr>
              <w:t>Testgruppe</w:t>
            </w:r>
          </w:p>
        </w:tc>
        <w:tc>
          <w:tcPr>
            <w:tcW w:w="2835" w:type="dxa"/>
          </w:tcPr>
          <w:p w14:paraId="4C0C8F70" w14:textId="77777777" w:rsidR="00E068DE" w:rsidRPr="00114F92" w:rsidRDefault="00E068DE" w:rsidP="004D51E8">
            <w:pPr>
              <w:jc w:val="center"/>
              <w:rPr>
                <w:b/>
                <w:bCs/>
              </w:rPr>
            </w:pPr>
            <w:r>
              <w:rPr>
                <w:b/>
                <w:bCs/>
              </w:rPr>
              <w:t>Kontrolgruppe</w:t>
            </w:r>
          </w:p>
        </w:tc>
        <w:tc>
          <w:tcPr>
            <w:tcW w:w="2964" w:type="dxa"/>
          </w:tcPr>
          <w:p w14:paraId="18E7AC02" w14:textId="1974A6AF" w:rsidR="00E068DE" w:rsidRPr="000F21E6" w:rsidRDefault="00A1255C" w:rsidP="004D51E8">
            <w:pPr>
              <w:jc w:val="center"/>
              <w:rPr>
                <w:b/>
                <w:bCs/>
              </w:rPr>
            </w:pPr>
            <w:r>
              <w:rPr>
                <w:b/>
                <w:bCs/>
              </w:rPr>
              <w:t>Forsøgsledere</w:t>
            </w:r>
          </w:p>
        </w:tc>
      </w:tr>
      <w:tr w:rsidR="00E068DE" w14:paraId="3E28EEEB" w14:textId="77777777" w:rsidTr="004D51E8">
        <w:tc>
          <w:tcPr>
            <w:tcW w:w="1129" w:type="dxa"/>
          </w:tcPr>
          <w:p w14:paraId="4A4AB612" w14:textId="7C2D7458" w:rsidR="00E068DE" w:rsidRDefault="005D2B0D" w:rsidP="004D51E8">
            <w:r>
              <w:t>8.20</w:t>
            </w:r>
          </w:p>
        </w:tc>
        <w:tc>
          <w:tcPr>
            <w:tcW w:w="5529" w:type="dxa"/>
            <w:gridSpan w:val="2"/>
          </w:tcPr>
          <w:p w14:paraId="2F379C11" w14:textId="0019187A" w:rsidR="00E068DE" w:rsidRDefault="00E068DE" w:rsidP="004D51E8">
            <w:pPr>
              <w:jc w:val="center"/>
            </w:pPr>
            <w:r>
              <w:t>Velkomst</w:t>
            </w:r>
            <w:r w:rsidR="00F054F6">
              <w:t xml:space="preserve"> og tildeling af ID-numre</w:t>
            </w:r>
          </w:p>
        </w:tc>
        <w:tc>
          <w:tcPr>
            <w:tcW w:w="2964" w:type="dxa"/>
          </w:tcPr>
          <w:p w14:paraId="036B159E" w14:textId="50B7C2C2" w:rsidR="00E068DE" w:rsidRDefault="00E068DE" w:rsidP="004D51E8"/>
        </w:tc>
      </w:tr>
      <w:tr w:rsidR="00F054F6" w14:paraId="7E9B1E37" w14:textId="77777777" w:rsidTr="004D51E8">
        <w:tc>
          <w:tcPr>
            <w:tcW w:w="1129" w:type="dxa"/>
          </w:tcPr>
          <w:p w14:paraId="436280C4" w14:textId="023EB3F6" w:rsidR="00F054F6" w:rsidRDefault="00F054F6" w:rsidP="00F054F6">
            <w:r>
              <w:t>8.3</w:t>
            </w:r>
            <w:r w:rsidR="00282D38">
              <w:t>0</w:t>
            </w:r>
          </w:p>
        </w:tc>
        <w:tc>
          <w:tcPr>
            <w:tcW w:w="5529" w:type="dxa"/>
            <w:gridSpan w:val="2"/>
          </w:tcPr>
          <w:p w14:paraId="34F2BF69" w14:textId="0E688401" w:rsidR="00F054F6" w:rsidRDefault="00F054F6" w:rsidP="00F054F6">
            <w:pPr>
              <w:jc w:val="center"/>
            </w:pPr>
            <w:r>
              <w:t>Spørgeskema 1 (inkl. intro til udfyldelse)</w:t>
            </w:r>
          </w:p>
        </w:tc>
        <w:tc>
          <w:tcPr>
            <w:tcW w:w="2964" w:type="dxa"/>
          </w:tcPr>
          <w:p w14:paraId="5FA601AC" w14:textId="34B7633F" w:rsidR="00F054F6" w:rsidRDefault="00F054F6" w:rsidP="00F054F6"/>
        </w:tc>
      </w:tr>
      <w:tr w:rsidR="00F054F6" w14:paraId="40C14157" w14:textId="77777777" w:rsidTr="004D51E8">
        <w:tc>
          <w:tcPr>
            <w:tcW w:w="1129" w:type="dxa"/>
          </w:tcPr>
          <w:p w14:paraId="1FE3120D" w14:textId="72BF01D4" w:rsidR="00F054F6" w:rsidRDefault="00753FF8" w:rsidP="00F054F6">
            <w:r>
              <w:t>9.0</w:t>
            </w:r>
            <w:r w:rsidR="00282D38">
              <w:t>0</w:t>
            </w:r>
          </w:p>
        </w:tc>
        <w:tc>
          <w:tcPr>
            <w:tcW w:w="5529" w:type="dxa"/>
            <w:gridSpan w:val="2"/>
          </w:tcPr>
          <w:p w14:paraId="6538501E" w14:textId="24B1CEAA" w:rsidR="00F054F6" w:rsidRDefault="00753FF8" w:rsidP="00F054F6">
            <w:pPr>
              <w:jc w:val="center"/>
            </w:pPr>
            <w:r>
              <w:t>Pause</w:t>
            </w:r>
          </w:p>
        </w:tc>
        <w:tc>
          <w:tcPr>
            <w:tcW w:w="2964" w:type="dxa"/>
          </w:tcPr>
          <w:p w14:paraId="3C666F1B" w14:textId="2A605F70" w:rsidR="00F054F6" w:rsidRDefault="00753FF8" w:rsidP="00F054F6">
            <w:r>
              <w:t>Sammensætning af par/kontrolgruppe ud fra køn, selvvurdering og ID-numre</w:t>
            </w:r>
            <w:r w:rsidR="00430CB0">
              <w:t>.</w:t>
            </w:r>
          </w:p>
        </w:tc>
      </w:tr>
      <w:tr w:rsidR="00C32309" w14:paraId="71C59A11" w14:textId="77777777" w:rsidTr="004D51E8">
        <w:tc>
          <w:tcPr>
            <w:tcW w:w="1129" w:type="dxa"/>
            <w:vMerge w:val="restart"/>
          </w:tcPr>
          <w:p w14:paraId="7B91542E" w14:textId="6E9B4777" w:rsidR="00C32309" w:rsidRDefault="00C32309" w:rsidP="00753FF8">
            <w:r>
              <w:t>9.30-9.45</w:t>
            </w:r>
          </w:p>
        </w:tc>
        <w:tc>
          <w:tcPr>
            <w:tcW w:w="5529" w:type="dxa"/>
            <w:gridSpan w:val="2"/>
          </w:tcPr>
          <w:p w14:paraId="11577428" w14:textId="5D1196BE" w:rsidR="00C32309" w:rsidRDefault="00C32309" w:rsidP="00753FF8">
            <w:pPr>
              <w:jc w:val="center"/>
            </w:pPr>
            <w:r>
              <w:t>Fælles intro til programmeringsopgaver</w:t>
            </w:r>
          </w:p>
        </w:tc>
        <w:tc>
          <w:tcPr>
            <w:tcW w:w="2964" w:type="dxa"/>
          </w:tcPr>
          <w:p w14:paraId="630FD75B" w14:textId="77777777" w:rsidR="00C32309" w:rsidRDefault="00C32309" w:rsidP="00753FF8"/>
        </w:tc>
      </w:tr>
      <w:tr w:rsidR="00C32309" w14:paraId="68DD074C" w14:textId="77777777" w:rsidTr="004D51E8">
        <w:tc>
          <w:tcPr>
            <w:tcW w:w="1129" w:type="dxa"/>
            <w:vMerge/>
          </w:tcPr>
          <w:p w14:paraId="6D5CB4B0" w14:textId="77777777" w:rsidR="00C32309" w:rsidRDefault="00C32309" w:rsidP="00753FF8"/>
        </w:tc>
        <w:tc>
          <w:tcPr>
            <w:tcW w:w="5529" w:type="dxa"/>
            <w:gridSpan w:val="2"/>
          </w:tcPr>
          <w:p w14:paraId="188CBE60" w14:textId="6134020E" w:rsidR="00C32309" w:rsidRDefault="00C32309" w:rsidP="00753FF8">
            <w:pPr>
              <w:jc w:val="center"/>
            </w:pPr>
            <w:r>
              <w:t xml:space="preserve">Fælles intro til pair </w:t>
            </w:r>
            <w:proofErr w:type="spellStart"/>
            <w:r>
              <w:t>programming</w:t>
            </w:r>
            <w:proofErr w:type="spellEnd"/>
            <w:r>
              <w:t xml:space="preserve"> </w:t>
            </w:r>
            <w:r>
              <w:br/>
              <w:t>og regler for programmeringstests</w:t>
            </w:r>
          </w:p>
        </w:tc>
        <w:tc>
          <w:tcPr>
            <w:tcW w:w="2964" w:type="dxa"/>
          </w:tcPr>
          <w:p w14:paraId="6A7014DB" w14:textId="77777777" w:rsidR="00C32309" w:rsidRDefault="00C32309" w:rsidP="00753FF8"/>
        </w:tc>
      </w:tr>
      <w:tr w:rsidR="00C32309" w14:paraId="211A16E3" w14:textId="77777777" w:rsidTr="004D51E8">
        <w:tc>
          <w:tcPr>
            <w:tcW w:w="1129" w:type="dxa"/>
            <w:vMerge/>
          </w:tcPr>
          <w:p w14:paraId="33EB8853" w14:textId="77777777" w:rsidR="00C32309" w:rsidRDefault="00C32309" w:rsidP="00753FF8"/>
        </w:tc>
        <w:tc>
          <w:tcPr>
            <w:tcW w:w="5529" w:type="dxa"/>
            <w:gridSpan w:val="2"/>
          </w:tcPr>
          <w:p w14:paraId="6DD996DD" w14:textId="437C1F2E" w:rsidR="00C32309" w:rsidRDefault="00C32309" w:rsidP="00753FF8">
            <w:pPr>
              <w:jc w:val="center"/>
            </w:pPr>
            <w:r>
              <w:t>”Offentliggørelse” af par og kontrolgruppe</w:t>
            </w:r>
          </w:p>
        </w:tc>
        <w:tc>
          <w:tcPr>
            <w:tcW w:w="2964" w:type="dxa"/>
          </w:tcPr>
          <w:p w14:paraId="4F7D9DC3" w14:textId="77777777" w:rsidR="00C32309" w:rsidRDefault="00C32309" w:rsidP="00753FF8"/>
        </w:tc>
      </w:tr>
      <w:tr w:rsidR="00395FC2" w14:paraId="3AE6F2EB" w14:textId="77777777" w:rsidTr="004D51E8">
        <w:tc>
          <w:tcPr>
            <w:tcW w:w="1129" w:type="dxa"/>
          </w:tcPr>
          <w:p w14:paraId="49C00284" w14:textId="20C6148F" w:rsidR="00395FC2" w:rsidRDefault="00395FC2" w:rsidP="00F054F6">
            <w:r>
              <w:t>9.4</w:t>
            </w:r>
            <w:r w:rsidR="00C32309">
              <w:t>5</w:t>
            </w:r>
          </w:p>
        </w:tc>
        <w:tc>
          <w:tcPr>
            <w:tcW w:w="2694" w:type="dxa"/>
          </w:tcPr>
          <w:p w14:paraId="662D6348" w14:textId="3708A8F9" w:rsidR="00395FC2" w:rsidRDefault="00395FC2" w:rsidP="00F054F6">
            <w:r>
              <w:t>Lokale 1:</w:t>
            </w:r>
            <w:r w:rsidR="00E55B74">
              <w:t xml:space="preserve"> Klargøring</w:t>
            </w:r>
          </w:p>
        </w:tc>
        <w:tc>
          <w:tcPr>
            <w:tcW w:w="2835" w:type="dxa"/>
          </w:tcPr>
          <w:p w14:paraId="7646BF7B" w14:textId="6204ADAD" w:rsidR="00395FC2" w:rsidRDefault="00714732" w:rsidP="00F054F6">
            <w:r>
              <w:t xml:space="preserve">Lokale 2: </w:t>
            </w:r>
            <w:r w:rsidR="00E55B74">
              <w:t>Klargøring</w:t>
            </w:r>
          </w:p>
        </w:tc>
        <w:tc>
          <w:tcPr>
            <w:tcW w:w="2964" w:type="dxa"/>
          </w:tcPr>
          <w:p w14:paraId="132CDB54" w14:textId="0E59CE7A" w:rsidR="00395FC2" w:rsidRDefault="00395FC2" w:rsidP="00F054F6">
            <w:pPr>
              <w:jc w:val="center"/>
            </w:pPr>
          </w:p>
        </w:tc>
      </w:tr>
      <w:tr w:rsidR="00811B3E" w14:paraId="4147CDC8" w14:textId="77777777" w:rsidTr="004D51E8">
        <w:tc>
          <w:tcPr>
            <w:tcW w:w="1129" w:type="dxa"/>
          </w:tcPr>
          <w:p w14:paraId="4901ED33" w14:textId="2255723F" w:rsidR="00811B3E" w:rsidRDefault="00811B3E" w:rsidP="00F054F6">
            <w:r>
              <w:t>9.5</w:t>
            </w:r>
            <w:r w:rsidR="00D306CD">
              <w:t>0</w:t>
            </w:r>
          </w:p>
        </w:tc>
        <w:tc>
          <w:tcPr>
            <w:tcW w:w="5529" w:type="dxa"/>
            <w:gridSpan w:val="2"/>
          </w:tcPr>
          <w:p w14:paraId="0CB44EB9" w14:textId="2FC37288" w:rsidR="00811B3E" w:rsidRDefault="00811B3E" w:rsidP="00F054F6">
            <w:pPr>
              <w:jc w:val="center"/>
            </w:pPr>
            <w:r>
              <w:t>Test start</w:t>
            </w:r>
          </w:p>
        </w:tc>
        <w:tc>
          <w:tcPr>
            <w:tcW w:w="2964" w:type="dxa"/>
          </w:tcPr>
          <w:p w14:paraId="7C3CBDBC" w14:textId="77777777" w:rsidR="00811B3E" w:rsidRDefault="00811B3E" w:rsidP="00F054F6">
            <w:pPr>
              <w:jc w:val="center"/>
            </w:pPr>
          </w:p>
        </w:tc>
      </w:tr>
      <w:tr w:rsidR="00395FC2" w14:paraId="660E84EC" w14:textId="77777777" w:rsidTr="004D51E8">
        <w:tc>
          <w:tcPr>
            <w:tcW w:w="1129" w:type="dxa"/>
          </w:tcPr>
          <w:p w14:paraId="7AAE4E7D" w14:textId="49FEABE5" w:rsidR="00395FC2" w:rsidRDefault="0049406B" w:rsidP="00F054F6">
            <w:r>
              <w:t>10.</w:t>
            </w:r>
            <w:r w:rsidR="00DC14F6">
              <w:t>20</w:t>
            </w:r>
          </w:p>
        </w:tc>
        <w:tc>
          <w:tcPr>
            <w:tcW w:w="2694" w:type="dxa"/>
          </w:tcPr>
          <w:p w14:paraId="0C0613A4" w14:textId="77777777" w:rsidR="00395FC2" w:rsidRDefault="00395FC2" w:rsidP="00F054F6">
            <w:r>
              <w:t>Rollebytning</w:t>
            </w:r>
          </w:p>
        </w:tc>
        <w:tc>
          <w:tcPr>
            <w:tcW w:w="2835" w:type="dxa"/>
          </w:tcPr>
          <w:p w14:paraId="602C225D" w14:textId="77777777" w:rsidR="00395FC2" w:rsidRDefault="00395FC2" w:rsidP="00F054F6">
            <w:pPr>
              <w:jc w:val="center"/>
            </w:pPr>
          </w:p>
        </w:tc>
        <w:tc>
          <w:tcPr>
            <w:tcW w:w="2964" w:type="dxa"/>
          </w:tcPr>
          <w:p w14:paraId="182F34EF" w14:textId="2652C762" w:rsidR="00395FC2" w:rsidRDefault="00395FC2" w:rsidP="00F054F6">
            <w:pPr>
              <w:jc w:val="center"/>
            </w:pPr>
          </w:p>
        </w:tc>
      </w:tr>
      <w:tr w:rsidR="00081898" w14:paraId="19CD1E14" w14:textId="77777777" w:rsidTr="004D51E8">
        <w:tc>
          <w:tcPr>
            <w:tcW w:w="1129" w:type="dxa"/>
          </w:tcPr>
          <w:p w14:paraId="364997EE" w14:textId="5525A74A" w:rsidR="00081898" w:rsidRDefault="00081898" w:rsidP="00F054F6">
            <w:r>
              <w:t>10.5</w:t>
            </w:r>
            <w:r w:rsidR="00D306CD">
              <w:t>0</w:t>
            </w:r>
          </w:p>
        </w:tc>
        <w:tc>
          <w:tcPr>
            <w:tcW w:w="2694" w:type="dxa"/>
          </w:tcPr>
          <w:p w14:paraId="40565E8D" w14:textId="039FB857" w:rsidR="00081898" w:rsidRDefault="00DC14F6" w:rsidP="00F054F6">
            <w:r>
              <w:t>Spørgeskema 2</w:t>
            </w:r>
          </w:p>
        </w:tc>
        <w:tc>
          <w:tcPr>
            <w:tcW w:w="2835" w:type="dxa"/>
          </w:tcPr>
          <w:p w14:paraId="4C761FF0" w14:textId="4B3B0F9F" w:rsidR="00081898" w:rsidRDefault="00081898" w:rsidP="00F054F6">
            <w:pPr>
              <w:jc w:val="center"/>
            </w:pPr>
          </w:p>
        </w:tc>
        <w:tc>
          <w:tcPr>
            <w:tcW w:w="2964" w:type="dxa"/>
          </w:tcPr>
          <w:p w14:paraId="6AB4166C" w14:textId="77777777" w:rsidR="00081898" w:rsidRDefault="00081898" w:rsidP="00F054F6">
            <w:pPr>
              <w:jc w:val="center"/>
            </w:pPr>
          </w:p>
        </w:tc>
      </w:tr>
      <w:tr w:rsidR="00081898" w14:paraId="7282E492" w14:textId="77777777" w:rsidTr="004D51E8">
        <w:tc>
          <w:tcPr>
            <w:tcW w:w="1129" w:type="dxa"/>
          </w:tcPr>
          <w:p w14:paraId="0ACF0E82" w14:textId="50BCB756" w:rsidR="00081898" w:rsidRDefault="00A03BB0" w:rsidP="00F054F6">
            <w:r>
              <w:t>11.20</w:t>
            </w:r>
          </w:p>
        </w:tc>
        <w:tc>
          <w:tcPr>
            <w:tcW w:w="2694" w:type="dxa"/>
          </w:tcPr>
          <w:p w14:paraId="446C5111" w14:textId="5FD122B4" w:rsidR="00081898" w:rsidRDefault="00284DC0" w:rsidP="00F054F6">
            <w:r>
              <w:t xml:space="preserve">Ekstra </w:t>
            </w:r>
            <w:r w:rsidR="006E7241">
              <w:t>”</w:t>
            </w:r>
            <w:r>
              <w:t>a</w:t>
            </w:r>
            <w:r w:rsidR="006E7241">
              <w:t>fledningsopgaver”</w:t>
            </w:r>
          </w:p>
        </w:tc>
        <w:tc>
          <w:tcPr>
            <w:tcW w:w="2835" w:type="dxa"/>
          </w:tcPr>
          <w:p w14:paraId="0A6EC9BA" w14:textId="33D31C68" w:rsidR="00081898" w:rsidRDefault="00DC14F6" w:rsidP="00DC14F6">
            <w:r>
              <w:t>Spørgeskema 2</w:t>
            </w:r>
          </w:p>
        </w:tc>
        <w:tc>
          <w:tcPr>
            <w:tcW w:w="2964" w:type="dxa"/>
          </w:tcPr>
          <w:p w14:paraId="573DA229" w14:textId="77777777" w:rsidR="00081898" w:rsidRDefault="00081898" w:rsidP="00F054F6">
            <w:pPr>
              <w:jc w:val="center"/>
            </w:pPr>
          </w:p>
        </w:tc>
      </w:tr>
      <w:tr w:rsidR="00F054F6" w14:paraId="0A2FCFAC" w14:textId="77777777" w:rsidTr="004D51E8">
        <w:tc>
          <w:tcPr>
            <w:tcW w:w="1129" w:type="dxa"/>
          </w:tcPr>
          <w:p w14:paraId="560E323E" w14:textId="5E4F3B83" w:rsidR="00F054F6" w:rsidRDefault="00915CCB" w:rsidP="00F054F6">
            <w:r>
              <w:t>11.40</w:t>
            </w:r>
          </w:p>
        </w:tc>
        <w:tc>
          <w:tcPr>
            <w:tcW w:w="5529" w:type="dxa"/>
            <w:gridSpan w:val="2"/>
          </w:tcPr>
          <w:p w14:paraId="79AA4C90" w14:textId="5661AEA2" w:rsidR="00F054F6" w:rsidRDefault="00284DC0" w:rsidP="00F054F6">
            <w:pPr>
              <w:jc w:val="center"/>
            </w:pPr>
            <w:r>
              <w:t>Debriefing og</w:t>
            </w:r>
            <w:r w:rsidR="0058717C">
              <w:t xml:space="preserve"> t</w:t>
            </w:r>
            <w:r w:rsidR="00915CCB">
              <w:t>ak for hjælpen</w:t>
            </w:r>
          </w:p>
        </w:tc>
        <w:tc>
          <w:tcPr>
            <w:tcW w:w="2964" w:type="dxa"/>
          </w:tcPr>
          <w:p w14:paraId="15481A90" w14:textId="77777777" w:rsidR="00F054F6" w:rsidRDefault="00F054F6" w:rsidP="00F054F6">
            <w:pPr>
              <w:jc w:val="center"/>
            </w:pPr>
          </w:p>
        </w:tc>
      </w:tr>
    </w:tbl>
    <w:p w14:paraId="544282A8" w14:textId="77777777" w:rsidR="001A022A" w:rsidRDefault="001A022A" w:rsidP="00FF27A3"/>
    <w:p w14:paraId="3C0E2381" w14:textId="7A0A91F8" w:rsidR="00FF27A3" w:rsidRPr="00360977" w:rsidRDefault="00FF27A3" w:rsidP="00FF27A3">
      <w:proofErr w:type="spellStart"/>
      <w:r w:rsidRPr="00E068DE">
        <w:rPr>
          <w:i/>
          <w:iCs/>
        </w:rPr>
        <w:t>Testing</w:t>
      </w:r>
      <w:proofErr w:type="spellEnd"/>
    </w:p>
    <w:p w14:paraId="0574DCDD" w14:textId="691EEB29" w:rsidR="00FF27A3" w:rsidRDefault="00FF27A3" w:rsidP="00FF27A3">
      <w:r w:rsidRPr="00984CBC">
        <w:t xml:space="preserve">Denne </w:t>
      </w:r>
      <w:proofErr w:type="spellStart"/>
      <w:r w:rsidRPr="00984CBC">
        <w:t>confound</w:t>
      </w:r>
      <w:proofErr w:type="spellEnd"/>
      <w:r w:rsidRPr="00984CBC">
        <w:t xml:space="preserve"> </w:t>
      </w:r>
      <w:r>
        <w:t xml:space="preserve">angår den bias, som ligger </w:t>
      </w:r>
      <w:r w:rsidR="0091286C">
        <w:t>i</w:t>
      </w:r>
      <w:r>
        <w:t xml:space="preserve">, at folk, der bliver udsat for samme test flere gange, har tendens til at ”score” anderledes anden gang de tager testen – også selvom de ikke har været udsat for nogen </w:t>
      </w:r>
      <w:r w:rsidR="00066735">
        <w:t>s</w:t>
      </w:r>
      <w:r w:rsidR="009318F7">
        <w:t>timulus</w:t>
      </w:r>
      <w:r>
        <w:t xml:space="preserve"> i mellemtiden </w:t>
      </w:r>
      <w:r w:rsidRPr="00932E71">
        <w:fldChar w:fldCharType="begin"/>
      </w:r>
      <w:r w:rsidRPr="00932E71">
        <w:instrText xml:space="preserve"> ADDIN ZOTERO_ITEM CSL_CITATION {"citationID":"caDIUFPk","properties":{"formattedCitation":"(Coleman 2018:\\uc0\\u160{}134)","plainCitation":"(Coleman 2018: 134)","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34","label":"page"}],"schema":"https://github.com/citation-style-language/schema/raw/master/csl-citation.json"} </w:instrText>
      </w:r>
      <w:r w:rsidRPr="00932E71">
        <w:fldChar w:fldCharType="separate"/>
      </w:r>
      <w:r w:rsidRPr="00932E71">
        <w:rPr>
          <w:rFonts w:ascii="Calibri" w:cs="Calibri"/>
        </w:rPr>
        <w:t>(Coleman 2018: 134)</w:t>
      </w:r>
      <w:r w:rsidRPr="00932E71">
        <w:fldChar w:fldCharType="end"/>
      </w:r>
      <w:r w:rsidRPr="00932E71">
        <w:t>.</w:t>
      </w:r>
    </w:p>
    <w:p w14:paraId="50F6D2D5" w14:textId="77777777" w:rsidR="00015D66" w:rsidRDefault="00FF27A3" w:rsidP="00FF27A3">
      <w:r>
        <w:t xml:space="preserve">I vores projekt indgår to typer af ”tests”: Spørgeskemaerne og programmeringstesten. </w:t>
      </w:r>
    </w:p>
    <w:p w14:paraId="6F49CB52" w14:textId="077E2DA6" w:rsidR="00FF27A3" w:rsidRDefault="00015D66" w:rsidP="00FF27A3">
      <w:r>
        <w:t>I forbindelse med</w:t>
      </w:r>
      <w:r w:rsidR="009318F7">
        <w:t xml:space="preserve"> programmeringstesten </w:t>
      </w:r>
      <w:r>
        <w:t xml:space="preserve">har vi elimineret </w:t>
      </w:r>
      <w:proofErr w:type="spellStart"/>
      <w:r>
        <w:t>testing-confounden</w:t>
      </w:r>
      <w:proofErr w:type="spellEnd"/>
      <w:r>
        <w:t xml:space="preserve">, da vi udelukkede </w:t>
      </w:r>
      <w:r w:rsidR="00C8425B">
        <w:t>den ekstra test X</w:t>
      </w:r>
      <w:r w:rsidR="00C8425B" w:rsidRPr="00C8425B">
        <w:rPr>
          <w:vertAlign w:val="subscript"/>
        </w:rPr>
        <w:t>0</w:t>
      </w:r>
      <w:r w:rsidR="00C8425B">
        <w:t xml:space="preserve"> fra researchdesignet. </w:t>
      </w:r>
      <w:r w:rsidR="00FF27A3">
        <w:br/>
      </w:r>
    </w:p>
    <w:p w14:paraId="7D09FC1A" w14:textId="0860C270" w:rsidR="00FF27A3" w:rsidRPr="00984CBC" w:rsidRDefault="00FF27A3" w:rsidP="00FF27A3">
      <w:r>
        <w:t xml:space="preserve">I forhold til spørgeskemaerne må </w:t>
      </w:r>
      <w:proofErr w:type="spellStart"/>
      <w:r>
        <w:t>testing-confound’en</w:t>
      </w:r>
      <w:proofErr w:type="spellEnd"/>
      <w:r>
        <w:t xml:space="preserve"> antages at have en vis betydning. Der er ikke tale om ”tests” i almindelig forstand, eftersom det ikke handler om at præstere eller svare rigtigt på noget. Alligevel kan spørgeskemaet af de studievante deltagere opfattes som en test, f.eks. en test i at ”harmonisere” selvtillid med egentlig kunnen. Dette ser vi dog ikke som et større </w:t>
      </w:r>
      <w:r>
        <w:lastRenderedPageBreak/>
        <w:t xml:space="preserve">problem, idet det i så fald netop er affødt af </w:t>
      </w:r>
      <w:r w:rsidR="00334263">
        <w:t>stimulus</w:t>
      </w:r>
      <w:r>
        <w:t xml:space="preserve"> – programmeringsopgave</w:t>
      </w:r>
      <w:r w:rsidR="00334263">
        <w:t>n</w:t>
      </w:r>
      <w:r>
        <w:t xml:space="preserve"> – og dermed kan tilskrives denne uafhængige varia</w:t>
      </w:r>
      <w:r w:rsidR="000D0AB0">
        <w:t>bel.</w:t>
      </w:r>
      <w:r>
        <w:br/>
      </w:r>
    </w:p>
    <w:p w14:paraId="03196045" w14:textId="77777777" w:rsidR="00FF27A3" w:rsidRDefault="00FF27A3" w:rsidP="00FF27A3">
      <w:pPr>
        <w:rPr>
          <w:i/>
          <w:iCs/>
        </w:rPr>
      </w:pPr>
      <w:r w:rsidRPr="00984CBC">
        <w:rPr>
          <w:i/>
          <w:iCs/>
        </w:rPr>
        <w:t>Instrumentation</w:t>
      </w:r>
    </w:p>
    <w:p w14:paraId="7F8EDD0D" w14:textId="77777777" w:rsidR="00FF27A3" w:rsidRDefault="00FF27A3" w:rsidP="00FF27A3">
      <w:r>
        <w:t xml:space="preserve">Denne </w:t>
      </w:r>
      <w:proofErr w:type="spellStart"/>
      <w:r>
        <w:t>confound</w:t>
      </w:r>
      <w:proofErr w:type="spellEnd"/>
      <w:r>
        <w:t xml:space="preserve"> angår selve </w:t>
      </w:r>
      <w:r w:rsidRPr="00B316DC">
        <w:t xml:space="preserve">målingsmetoden og den bias, der måtte opstå heri, f.eks. når den menneskelige faktor hos os som forskere samt hos deltagerne kan indvirke på udførelsen og tolkningen af eksperimentet </w:t>
      </w:r>
      <w:r w:rsidRPr="00B316DC">
        <w:fldChar w:fldCharType="begin"/>
      </w:r>
      <w:r w:rsidRPr="00B316DC">
        <w:instrText xml:space="preserve"> ADDIN ZOTERO_ITEM CSL_CITATION {"citationID":"TcofNvzc","properties":{"formattedCitation":"(Coleman 2018:\\uc0\\u160{}134\\uc0\\u8211{}135)","plainCitation":"(Coleman 2018: 134–135)","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34-135","label":"page"}],"schema":"https://github.com/citation-style-language/schema/raw/master/csl-citation.json"} </w:instrText>
      </w:r>
      <w:r w:rsidRPr="00B316DC">
        <w:fldChar w:fldCharType="separate"/>
      </w:r>
      <w:r w:rsidRPr="00B316DC">
        <w:rPr>
          <w:rFonts w:ascii="Calibri" w:cs="Calibri"/>
        </w:rPr>
        <w:t>(Coleman 2018: 134–135)</w:t>
      </w:r>
      <w:r w:rsidRPr="00B316DC">
        <w:fldChar w:fldCharType="end"/>
      </w:r>
      <w:r w:rsidRPr="00B316DC">
        <w:t>.</w:t>
      </w:r>
    </w:p>
    <w:p w14:paraId="26C33F73" w14:textId="32151F55" w:rsidR="00FF27A3" w:rsidRDefault="00FF27A3" w:rsidP="00FF27A3">
      <w:r>
        <w:t xml:space="preserve">Med anonymiseringen af deltagerne i projektet forsøger vi at imødekomme denne problematik. Dog vil anonymiseringen ikke være fuldstændig, idét vi kan se, hvem der er i testgruppe, og hvem der er i kontrolgruppe. Vi vil dog ikke kunne </w:t>
      </w:r>
      <w:r w:rsidR="00B316DC">
        <w:t>henføre</w:t>
      </w:r>
      <w:r>
        <w:t xml:space="preserve"> </w:t>
      </w:r>
      <w:r w:rsidR="00B316DC">
        <w:t>spørgeskemasvarene til konkrete individer,</w:t>
      </w:r>
      <w:r>
        <w:t xml:space="preserve"> så længe der er minimum 5 deltagere i hver gruppe.</w:t>
      </w:r>
      <w:r>
        <w:br/>
        <w:t xml:space="preserve">Deltagerne vil også selv vide, om de er i test- eller kontrolgruppe (andet er ikke muligt, når man skal sammenligne effekten af individuel programmering vs. pair </w:t>
      </w:r>
      <w:proofErr w:type="spellStart"/>
      <w:r>
        <w:t>programming</w:t>
      </w:r>
      <w:proofErr w:type="spellEnd"/>
      <w:r>
        <w:t>).</w:t>
      </w:r>
    </w:p>
    <w:p w14:paraId="3A34783E" w14:textId="51C009F2" w:rsidR="00A52B95" w:rsidRDefault="00FF27A3" w:rsidP="00FF27A3">
      <w:r>
        <w:t xml:space="preserve">For yderligere anonymisering ville vi skulle indsætte andre </w:t>
      </w:r>
      <w:proofErr w:type="spellStart"/>
      <w:r>
        <w:t>facalitatorer</w:t>
      </w:r>
      <w:proofErr w:type="spellEnd"/>
      <w:r>
        <w:t xml:space="preserve"> end os selv, og testene skulle foregå i helt separate lokaler. I så fald ville vi nærme os princippet for en dobbelt-blindtest, hvor hverken researchere eller deltagere kender fordelingen. </w:t>
      </w:r>
      <w:r>
        <w:br/>
        <w:t xml:space="preserve">Dette </w:t>
      </w:r>
      <w:r w:rsidR="00D66CB7">
        <w:t>ville dog kræve</w:t>
      </w:r>
      <w:r w:rsidR="009258F7">
        <w:t xml:space="preserve">, at vi kunne råde over </w:t>
      </w:r>
      <w:r w:rsidR="00DB3722">
        <w:t>26 lokaler</w:t>
      </w:r>
      <w:r w:rsidR="009258F7">
        <w:t xml:space="preserve"> på én gang</w:t>
      </w:r>
      <w:r w:rsidR="00DB3722">
        <w:t>, hvilket ikke er fysisk</w:t>
      </w:r>
      <w:r>
        <w:t xml:space="preserve"> mulig</w:t>
      </w:r>
      <w:r w:rsidR="008E6424">
        <w:t xml:space="preserve">t </w:t>
      </w:r>
      <w:r w:rsidR="00DB3722">
        <w:t xml:space="preserve">på vores lokation. </w:t>
      </w:r>
      <w:r w:rsidR="009B4052">
        <w:t xml:space="preserve">Desuden vil eksperimentet blive spredt over </w:t>
      </w:r>
      <w:r w:rsidR="000E5482">
        <w:t xml:space="preserve">så store fysiske afstande, at vi ville skulle påregne </w:t>
      </w:r>
      <w:r w:rsidR="00591FAF">
        <w:t xml:space="preserve">meget </w:t>
      </w:r>
      <w:r w:rsidR="000E5482">
        <w:t xml:space="preserve">længere tid </w:t>
      </w:r>
      <w:r w:rsidR="00591FAF">
        <w:t xml:space="preserve">til logistik og </w:t>
      </w:r>
      <w:r w:rsidR="004C383B">
        <w:t xml:space="preserve">løsning af </w:t>
      </w:r>
      <w:r w:rsidR="00591FAF">
        <w:t>ev</w:t>
      </w:r>
      <w:r w:rsidR="004C383B">
        <w:t>entuelle</w:t>
      </w:r>
      <w:r w:rsidR="00591FAF">
        <w:t xml:space="preserve"> tekniske vanskeligheder.</w:t>
      </w:r>
    </w:p>
    <w:p w14:paraId="5CA95CFC" w14:textId="1773F3A1" w:rsidR="00A52B95" w:rsidRDefault="00591FAF" w:rsidP="00FF27A3">
      <w:r>
        <w:t>Som et alternativ har vi valgt at</w:t>
      </w:r>
      <w:r w:rsidR="00A52B95">
        <w:t xml:space="preserve"> blande test- og kontrolgruppe-deltagere</w:t>
      </w:r>
      <w:r>
        <w:t xml:space="preserve"> i </w:t>
      </w:r>
      <w:r w:rsidR="004C383B">
        <w:t xml:space="preserve">ét rum, </w:t>
      </w:r>
      <w:r w:rsidR="00D2795F">
        <w:t>således at alle deltagere oplever en grad af snak i rummet</w:t>
      </w:r>
      <w:r w:rsidR="00542743">
        <w:t xml:space="preserve">. </w:t>
      </w:r>
      <w:r w:rsidR="00D2795F">
        <w:t xml:space="preserve">Det giver den udfordring, at testgruppen </w:t>
      </w:r>
      <w:r w:rsidR="00A068F9">
        <w:t xml:space="preserve">bliver færdige en halv time tidligere end kontrolgruppen og derfor skal holdes beskæftiget </w:t>
      </w:r>
      <w:r w:rsidR="009D2042">
        <w:t xml:space="preserve">så længe (så de ikke forstyrrer). </w:t>
      </w:r>
      <w:r w:rsidR="006F68A7">
        <w:t>For ikke at give testgruppen andre forhold end kontrolgruppen er det vigtigt, at de umiddelbart efter opgaveløsningen</w:t>
      </w:r>
      <w:r w:rsidR="00D27678">
        <w:t xml:space="preserve"> </w:t>
      </w:r>
      <w:r w:rsidR="00FA777A">
        <w:t>(og afle</w:t>
      </w:r>
      <w:r w:rsidR="008A37A9">
        <w:t>v</w:t>
      </w:r>
      <w:r w:rsidR="00FA777A">
        <w:t xml:space="preserve">eringen af opgaverne) </w:t>
      </w:r>
      <w:r w:rsidR="00D27678">
        <w:t>besvarer</w:t>
      </w:r>
      <w:r w:rsidR="006F68A7">
        <w:t xml:space="preserve"> det sidste spørgeskema. </w:t>
      </w:r>
      <w:r w:rsidR="00A438E7">
        <w:t xml:space="preserve">Herefter </w:t>
      </w:r>
      <w:r w:rsidR="00E24F90">
        <w:t>vil</w:t>
      </w:r>
      <w:r w:rsidR="000D706D">
        <w:t xml:space="preserve"> vi</w:t>
      </w:r>
      <w:r w:rsidR="00A438E7">
        <w:t xml:space="preserve"> </w:t>
      </w:r>
      <w:r w:rsidR="00807DC5">
        <w:t>lade testgruppen arbejde videre med programmeringsopgaverne</w:t>
      </w:r>
      <w:r w:rsidR="00FA777A">
        <w:t xml:space="preserve"> </w:t>
      </w:r>
      <w:r w:rsidR="004A493B">
        <w:t xml:space="preserve">for at holde dem beskæftiget, indtil også kontrolgruppen er færdig med at programmere og besvare spørgeskema. </w:t>
      </w:r>
    </w:p>
    <w:p w14:paraId="66DFAF15" w14:textId="77777777" w:rsidR="00FF27A3" w:rsidRDefault="00FF27A3" w:rsidP="00FF27A3"/>
    <w:p w14:paraId="2E4C9EFC" w14:textId="77777777" w:rsidR="00FF27A3" w:rsidRDefault="00FF27A3" w:rsidP="00FF27A3">
      <w:pPr>
        <w:rPr>
          <w:i/>
          <w:iCs/>
        </w:rPr>
      </w:pPr>
      <w:r w:rsidRPr="007F277E">
        <w:rPr>
          <w:i/>
          <w:iCs/>
        </w:rPr>
        <w:t>Statistical regression</w:t>
      </w:r>
    </w:p>
    <w:p w14:paraId="4C7BED22" w14:textId="1AC60447" w:rsidR="00FF27A3" w:rsidRDefault="00FF27A3" w:rsidP="00FF27A3">
      <w:r>
        <w:t>Her har vi at gøre med det dilemma, at ekstreme scores har det med at ”søge mod midten”, når et individ testes flere gange</w:t>
      </w:r>
      <w:r w:rsidR="00B2033B">
        <w:t xml:space="preserve"> – hvilket er tilfældet med spørgeskemaet</w:t>
      </w:r>
      <w:r>
        <w:t xml:space="preserve">. Derfor er det vigtigt, at deltagerne i et eksperiment repræsenterer et bredt fagligt niveau </w:t>
      </w:r>
      <w:r w:rsidRPr="00B2033B">
        <w:fldChar w:fldCharType="begin"/>
      </w:r>
      <w:r w:rsidRPr="00B2033B">
        <w:instrText xml:space="preserve"> ADDIN ZOTERO_ITEM CSL_CITATION {"citationID":"XVFDppxF","properties":{"formattedCitation":"(Coleman 2018:\\uc0\\u160{}135)","plainCitation":"(Coleman 2018: 135)","noteIndex":0},"citationItems":[{"id":163,"uris":["http://zotero.org/groups/2433989/items/SSHZ2GD9"],"uri":["http://zotero.org/groups/2433989/items/SSHZ2GD9"],"itemData":{"id":163,"type":"book","ISBN":"978-1-5063-7733-9","publisher":"SAGE Publications","title":"Designing Experiments for the Social Sciences: How to Plan, Create, and Execute Research Using Experiments","author":[{"family":"Coleman","given":"R."}],"issued":{"date-parts":[["2018"]]}},"locator":"135","label":"page"}],"schema":"https://github.com/citation-style-language/schema/raw/master/csl-citation.json"} </w:instrText>
      </w:r>
      <w:r w:rsidRPr="00B2033B">
        <w:fldChar w:fldCharType="separate"/>
      </w:r>
      <w:r w:rsidRPr="00B2033B">
        <w:rPr>
          <w:rFonts w:ascii="Calibri" w:cs="Calibri"/>
        </w:rPr>
        <w:t>(Coleman 2018: 135)</w:t>
      </w:r>
      <w:r w:rsidRPr="00B2033B">
        <w:fldChar w:fldCharType="end"/>
      </w:r>
      <w:r w:rsidRPr="00B2033B">
        <w:t>.</w:t>
      </w:r>
      <w:r>
        <w:t xml:space="preserve"> </w:t>
      </w:r>
    </w:p>
    <w:p w14:paraId="4945050C" w14:textId="2991AD5E" w:rsidR="00FF27A3" w:rsidRDefault="00FF27A3" w:rsidP="00FF27A3">
      <w:r>
        <w:t xml:space="preserve">Dette tilstræber vi ved at understrege i </w:t>
      </w:r>
      <w:r w:rsidR="00EC17BC">
        <w:t>introduktionen</w:t>
      </w:r>
      <w:r>
        <w:t>, at vi både ønsker deltagere, som er glade for programmering og deltagere, som ikke er. Vi forventer dog, at der vil være en overrepræsentation af programmeringsglade deltagere, da det formentlig er disse, der er mest interesserede i forsøget som sådan.</w:t>
      </w:r>
    </w:p>
    <w:p w14:paraId="77DF7313" w14:textId="77777777" w:rsidR="00FF27A3" w:rsidRDefault="00FF27A3" w:rsidP="00FF27A3"/>
    <w:p w14:paraId="524E9850" w14:textId="77777777" w:rsidR="00FF27A3" w:rsidRDefault="00FF27A3" w:rsidP="00FF27A3">
      <w:pPr>
        <w:rPr>
          <w:i/>
          <w:iCs/>
        </w:rPr>
      </w:pPr>
      <w:proofErr w:type="spellStart"/>
      <w:r w:rsidRPr="006E6469">
        <w:rPr>
          <w:i/>
          <w:iCs/>
        </w:rPr>
        <w:t>Selection</w:t>
      </w:r>
      <w:proofErr w:type="spellEnd"/>
    </w:p>
    <w:p w14:paraId="2C360B02" w14:textId="484D9AC7" w:rsidR="00FF27A3" w:rsidRDefault="00FF27A3" w:rsidP="00FF27A3">
      <w:r>
        <w:t xml:space="preserve">Vores udfordring på dette punkt er, at vores udvalgte </w:t>
      </w:r>
      <w:r w:rsidRPr="008A37A9">
        <w:t xml:space="preserve">proxy-population kun er på </w:t>
      </w:r>
      <w:r w:rsidR="00EC17BC" w:rsidRPr="008A37A9">
        <w:t>78</w:t>
      </w:r>
      <w:r w:rsidRPr="008A37A9">
        <w:t xml:space="preserve"> personer</w:t>
      </w:r>
      <w:r w:rsidRPr="00FA777A">
        <w:t xml:space="preserve">, </w:t>
      </w:r>
      <w:r w:rsidR="00DB5787">
        <w:t xml:space="preserve">men fordi vi henlægger eksperimentet til undervisningen, forventer vi som tidligere beskrevet en relativt høj deltagelsesprocent. </w:t>
      </w:r>
      <w:r>
        <w:br/>
        <w:t xml:space="preserve">Se desuden afsnittet om udvælgelse af deltagere. </w:t>
      </w:r>
    </w:p>
    <w:p w14:paraId="64379BF5" w14:textId="4466F3C6" w:rsidR="00E26284" w:rsidRDefault="00E26284" w:rsidP="00FF27A3"/>
    <w:p w14:paraId="3CA2D0BE" w14:textId="77777777" w:rsidR="00E26284" w:rsidRPr="00237531" w:rsidRDefault="00E26284" w:rsidP="00FF27A3"/>
    <w:p w14:paraId="30510C51" w14:textId="77777777" w:rsidR="00FF27A3" w:rsidRPr="006E6469" w:rsidRDefault="00FF27A3" w:rsidP="00FF27A3">
      <w:pPr>
        <w:rPr>
          <w:i/>
          <w:iCs/>
        </w:rPr>
      </w:pPr>
    </w:p>
    <w:p w14:paraId="305248EF" w14:textId="77777777" w:rsidR="00FF27A3" w:rsidRPr="00FF27A3" w:rsidRDefault="00FF27A3" w:rsidP="00FF27A3">
      <w:pPr>
        <w:rPr>
          <w:i/>
          <w:iCs/>
        </w:rPr>
      </w:pPr>
      <w:proofErr w:type="spellStart"/>
      <w:r w:rsidRPr="00FF27A3">
        <w:rPr>
          <w:i/>
          <w:iCs/>
        </w:rPr>
        <w:lastRenderedPageBreak/>
        <w:t>Attrition</w:t>
      </w:r>
      <w:proofErr w:type="spellEnd"/>
    </w:p>
    <w:p w14:paraId="137CA508" w14:textId="23475E10" w:rsidR="00DE06A7" w:rsidRDefault="00FF27A3" w:rsidP="00E02FF4">
      <w:r w:rsidRPr="00A05E78">
        <w:t>Dette vedrører fraf</w:t>
      </w:r>
      <w:r>
        <w:t>al</w:t>
      </w:r>
      <w:r w:rsidRPr="00A05E78">
        <w:t>d af deltagere undervejs i projektet</w:t>
      </w:r>
      <w:r>
        <w:t>, og det er bl.a. for at undgå det</w:t>
      </w:r>
      <w:r w:rsidR="00EB2E2E">
        <w:t>te</w:t>
      </w:r>
      <w:r>
        <w:t>, at vi har valgt at gennemføre eksperimentet på en enkelt dag.</w:t>
      </w:r>
      <w:r w:rsidR="00EB2E2E">
        <w:br/>
        <w:t>Skulle der falde deltagere fra på selve dagen</w:t>
      </w:r>
      <w:r w:rsidR="001144E3">
        <w:t xml:space="preserve"> (f.eks. ved pludseligt opstået sygdom), vil det naturligvis påvirke balancen i de to grupper. Vi vurderer dog ikke denne risiko som specielt høj.</w:t>
      </w:r>
    </w:p>
    <w:p w14:paraId="430D2D64" w14:textId="77777777" w:rsidR="00734CB8" w:rsidRPr="0026176C" w:rsidRDefault="00734CB8" w:rsidP="0076409D">
      <w:pPr>
        <w:pStyle w:val="Overskrift1"/>
      </w:pPr>
      <w:bookmarkStart w:id="12" w:name="_Toc95388291"/>
      <w:r w:rsidRPr="0026176C">
        <w:t>Metode til selvvurdering</w:t>
      </w:r>
      <w:bookmarkEnd w:id="12"/>
    </w:p>
    <w:p w14:paraId="78086C32" w14:textId="77777777" w:rsidR="00734CB8" w:rsidRPr="00AF2182" w:rsidRDefault="00734CB8" w:rsidP="00734CB8"/>
    <w:p w14:paraId="6C64D137" w14:textId="77777777" w:rsidR="00CA22B3" w:rsidRPr="003F437D" w:rsidRDefault="00CA22B3" w:rsidP="0076409D">
      <w:pPr>
        <w:pStyle w:val="Overskrift2"/>
      </w:pPr>
      <w:bookmarkStart w:id="13" w:name="_Toc95388292"/>
      <w:r>
        <w:t>Selvevaluerings-spørgeskemaer</w:t>
      </w:r>
      <w:bookmarkEnd w:id="13"/>
    </w:p>
    <w:p w14:paraId="72BB1B12" w14:textId="58291AEC" w:rsidR="00CA22B3" w:rsidRDefault="00CA22B3" w:rsidP="00CA22B3">
      <w:r>
        <w:t>For at afgøre, om eksperimentet har en indvirkning på deltagernes tiltro til deres egne programmeringsevner, vil de blive bedt om at udfylde t</w:t>
      </w:r>
      <w:r w:rsidR="00FA777A">
        <w:t>o</w:t>
      </w:r>
      <w:r>
        <w:t xml:space="preserve"> spørgeskemaer: Ét før testen</w:t>
      </w:r>
      <w:r w:rsidR="00615B87">
        <w:t xml:space="preserve"> og </w:t>
      </w:r>
      <w:r>
        <w:t xml:space="preserve">ét efter </w:t>
      </w:r>
      <w:r w:rsidR="00615B87">
        <w:t>testen.</w:t>
      </w:r>
      <w:r>
        <w:t xml:space="preserve"> </w:t>
      </w:r>
    </w:p>
    <w:p w14:paraId="0F0A778E" w14:textId="45B4ADC7" w:rsidR="00CA22B3" w:rsidRDefault="00CA22B3" w:rsidP="00CA22B3">
      <w:r>
        <w:t xml:space="preserve">Vi anvender spørgeskemaet som metode, selv om der </w:t>
      </w:r>
      <w:r w:rsidR="00144007">
        <w:t xml:space="preserve">volumenmæssigt </w:t>
      </w:r>
      <w:r>
        <w:t xml:space="preserve">er tale om en kvalitativ undersøgelse. Dette har vi valgt, fordi spørgeskemaet med dets skalavurderinger gør det nemt at se udviklingen i selvvurdering for den enkelte deltager.  </w:t>
      </w:r>
    </w:p>
    <w:p w14:paraId="1F99395C" w14:textId="77777777" w:rsidR="00CA22B3" w:rsidRDefault="00CA22B3" w:rsidP="00CA22B3">
      <w:r>
        <w:t xml:space="preserve">I spørgeskemaerne tager vi udgangspunkt i Albert </w:t>
      </w:r>
      <w:proofErr w:type="spellStart"/>
      <w:r>
        <w:t>Banduras</w:t>
      </w:r>
      <w:proofErr w:type="spellEnd"/>
      <w:r>
        <w:t xml:space="preserve"> anbefalinger til, hvordan man udformer selvevaluerings-spørgsmål og -skalaer</w:t>
      </w:r>
      <w:r>
        <w:rPr>
          <w:noProof/>
        </w:rPr>
        <w:t xml:space="preserve"> </w:t>
      </w:r>
      <w:r>
        <w:fldChar w:fldCharType="begin"/>
      </w:r>
      <w:r>
        <w:instrText xml:space="preserve"> ADDIN ZOTERO_ITEM CSL_CITATION {"citationID":"5VBH2Lpx","properties":{"formattedCitation":"(Urdan and Pajares 2006:\\uc0\\u160{}307\\uc0\\u8211{}337)","plainCitation":"(Urdan and Pajares 2006: 307–337)","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07-337","label":"page"}],"schema":"https://github.com/citation-style-language/schema/raw/master/csl-citation.json"} </w:instrText>
      </w:r>
      <w:r>
        <w:fldChar w:fldCharType="separate"/>
      </w:r>
      <w:r w:rsidRPr="00496A0A">
        <w:rPr>
          <w:rFonts w:ascii="Calibri" w:cs="Calibri"/>
        </w:rPr>
        <w:t>(Urdan and Pajares 2006: 307–337)</w:t>
      </w:r>
      <w:r>
        <w:fldChar w:fldCharType="end"/>
      </w:r>
      <w:r>
        <w:t>.</w:t>
      </w:r>
    </w:p>
    <w:p w14:paraId="543A4FCB" w14:textId="77777777" w:rsidR="00CA22B3" w:rsidRDefault="00CA22B3" w:rsidP="00CA22B3"/>
    <w:p w14:paraId="5C1402A0" w14:textId="77777777" w:rsidR="00CA22B3" w:rsidRDefault="00CA22B3" w:rsidP="0076409D">
      <w:pPr>
        <w:pStyle w:val="Overskrift2"/>
      </w:pPr>
      <w:bookmarkStart w:id="14" w:name="_Toc95388293"/>
      <w:r>
        <w:t>Skalavurdering</w:t>
      </w:r>
      <w:bookmarkEnd w:id="14"/>
    </w:p>
    <w:p w14:paraId="06B592D7" w14:textId="77777777" w:rsidR="00CA22B3" w:rsidRDefault="00CA22B3" w:rsidP="00CA22B3">
      <w:r>
        <w:t xml:space="preserve">Grundlæggende anbefaler </w:t>
      </w:r>
      <w:proofErr w:type="spellStart"/>
      <w:r>
        <w:t>Bandura</w:t>
      </w:r>
      <w:proofErr w:type="spellEnd"/>
      <w:r>
        <w:t xml:space="preserve">, at man opsætter skalaer med et relativt stort spænd, f.eks. 0-100 og beder respondenten angive et tal for, hvor sikker han er på, at han kan løse en given opgave. Skalaen er suppleret med beskrivelser for minimum-, medium- og maksimum-værdier: </w:t>
      </w:r>
      <w:proofErr w:type="spellStart"/>
      <w:r>
        <w:rPr>
          <w:i/>
          <w:iCs/>
        </w:rPr>
        <w:t>Cannot</w:t>
      </w:r>
      <w:proofErr w:type="spellEnd"/>
      <w:r>
        <w:rPr>
          <w:i/>
          <w:iCs/>
        </w:rPr>
        <w:t xml:space="preserve"> do at all,</w:t>
      </w:r>
      <w:r>
        <w:t xml:space="preserve"> </w:t>
      </w:r>
      <w:proofErr w:type="spellStart"/>
      <w:r>
        <w:rPr>
          <w:i/>
          <w:iCs/>
        </w:rPr>
        <w:t>Moderately</w:t>
      </w:r>
      <w:proofErr w:type="spellEnd"/>
      <w:r>
        <w:rPr>
          <w:i/>
          <w:iCs/>
        </w:rPr>
        <w:t xml:space="preserve"> </w:t>
      </w:r>
      <w:proofErr w:type="spellStart"/>
      <w:r>
        <w:rPr>
          <w:i/>
          <w:iCs/>
        </w:rPr>
        <w:t>certain</w:t>
      </w:r>
      <w:proofErr w:type="spellEnd"/>
      <w:r>
        <w:rPr>
          <w:i/>
          <w:iCs/>
        </w:rPr>
        <w:t xml:space="preserve"> </w:t>
      </w:r>
      <w:proofErr w:type="spellStart"/>
      <w:r>
        <w:rPr>
          <w:i/>
          <w:iCs/>
        </w:rPr>
        <w:t>can</w:t>
      </w:r>
      <w:proofErr w:type="spellEnd"/>
      <w:r>
        <w:rPr>
          <w:i/>
          <w:iCs/>
        </w:rPr>
        <w:t xml:space="preserve"> do </w:t>
      </w:r>
      <w:r>
        <w:t xml:space="preserve">og </w:t>
      </w:r>
      <w:r>
        <w:rPr>
          <w:i/>
          <w:iCs/>
        </w:rPr>
        <w:t xml:space="preserve">Highly </w:t>
      </w:r>
      <w:proofErr w:type="spellStart"/>
      <w:r>
        <w:rPr>
          <w:i/>
          <w:iCs/>
        </w:rPr>
        <w:t>certain</w:t>
      </w:r>
      <w:proofErr w:type="spellEnd"/>
      <w:r>
        <w:rPr>
          <w:i/>
          <w:iCs/>
        </w:rPr>
        <w:t xml:space="preserve"> </w:t>
      </w:r>
      <w:proofErr w:type="spellStart"/>
      <w:r>
        <w:rPr>
          <w:i/>
          <w:iCs/>
        </w:rPr>
        <w:t>can</w:t>
      </w:r>
      <w:proofErr w:type="spellEnd"/>
      <w:r>
        <w:rPr>
          <w:i/>
          <w:iCs/>
        </w:rPr>
        <w:t xml:space="preserve"> do </w:t>
      </w:r>
      <w:r>
        <w:rPr>
          <w:i/>
          <w:iCs/>
        </w:rPr>
        <w:fldChar w:fldCharType="begin"/>
      </w:r>
      <w:r>
        <w:rPr>
          <w:i/>
          <w:iCs/>
        </w:rPr>
        <w:instrText xml:space="preserve"> ADDIN ZOTERO_ITEM CSL_CITATION {"citationID":"NI5nHwW2","properties":{"formattedCitation":"(Urdan and Pajares 2006:\\uc0\\u160{}312)","plainCitation":"(Urdan and Pajares 2006: 312)","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12","label":"page"}],"schema":"https://github.com/citation-style-language/schema/raw/master/csl-citation.json"} </w:instrText>
      </w:r>
      <w:r>
        <w:rPr>
          <w:i/>
          <w:iCs/>
        </w:rPr>
        <w:fldChar w:fldCharType="separate"/>
      </w:r>
      <w:r w:rsidRPr="00754D73">
        <w:rPr>
          <w:rFonts w:ascii="Calibri" w:cs="Calibri"/>
        </w:rPr>
        <w:t>(</w:t>
      </w:r>
      <w:proofErr w:type="spellStart"/>
      <w:r w:rsidRPr="00754D73">
        <w:rPr>
          <w:rFonts w:ascii="Calibri" w:cs="Calibri"/>
        </w:rPr>
        <w:t>Urdan</w:t>
      </w:r>
      <w:proofErr w:type="spellEnd"/>
      <w:r w:rsidRPr="00754D73">
        <w:rPr>
          <w:rFonts w:ascii="Calibri" w:cs="Calibri"/>
        </w:rPr>
        <w:t xml:space="preserve"> and Pajares 2006: 312)</w:t>
      </w:r>
      <w:r>
        <w:rPr>
          <w:i/>
          <w:iCs/>
        </w:rPr>
        <w:fldChar w:fldCharType="end"/>
      </w:r>
      <w:r>
        <w:rPr>
          <w:i/>
          <w:iCs/>
        </w:rPr>
        <w:t xml:space="preserve">, </w:t>
      </w:r>
      <w:r>
        <w:t xml:space="preserve">som løseligt oversat til dansk kan lyde: </w:t>
      </w:r>
      <w:r w:rsidRPr="00167AF2">
        <w:rPr>
          <w:i/>
          <w:iCs/>
        </w:rPr>
        <w:t>Kan helt sikkert ikke</w:t>
      </w:r>
      <w:r>
        <w:t xml:space="preserve">, </w:t>
      </w:r>
      <w:r w:rsidRPr="00167AF2">
        <w:rPr>
          <w:i/>
          <w:iCs/>
        </w:rPr>
        <w:t>Kan måske</w:t>
      </w:r>
      <w:r>
        <w:t xml:space="preserve"> og </w:t>
      </w:r>
      <w:r w:rsidRPr="00167AF2">
        <w:rPr>
          <w:i/>
          <w:iCs/>
        </w:rPr>
        <w:t>Kan helt sikkert</w:t>
      </w:r>
      <w:r>
        <w:t xml:space="preserve">. Samtidig påpeger </w:t>
      </w:r>
      <w:proofErr w:type="spellStart"/>
      <w:r>
        <w:t>Bandura</w:t>
      </w:r>
      <w:proofErr w:type="spellEnd"/>
      <w:r>
        <w:t xml:space="preserve">, at spørgsmålene bør stilles, så respondenten ikke er i tvivl om, at det gælder opgaver, der skulle løses med de forudsætninger, man har her og nu, og ikke opgaver, som respondenten forventer at ville kunne løse engang i fremtiden </w:t>
      </w:r>
      <w:r>
        <w:fldChar w:fldCharType="begin"/>
      </w:r>
      <w:r>
        <w:instrText xml:space="preserve"> ADDIN ZOTERO_ITEM CSL_CITATION {"citationID":"r7wpHm9g","properties":{"formattedCitation":"(Urdan and Pajares 2006:\\uc0\\u160{}312\\uc0\\u8211{}313)","plainCitation":"(Urdan and Pajares 2006: 312–313)","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12-313","label":"page"}],"schema":"https://github.com/citation-style-language/schema/raw/master/csl-citation.json"} </w:instrText>
      </w:r>
      <w:r>
        <w:fldChar w:fldCharType="separate"/>
      </w:r>
      <w:r w:rsidRPr="007D61A7">
        <w:rPr>
          <w:rFonts w:ascii="Calibri" w:cs="Calibri"/>
        </w:rPr>
        <w:t>(Urdan and Pajares 2006: 312–313)</w:t>
      </w:r>
      <w:r>
        <w:fldChar w:fldCharType="end"/>
      </w:r>
      <w:r>
        <w:t>.</w:t>
      </w:r>
    </w:p>
    <w:p w14:paraId="7ECEE5FE" w14:textId="05A73A16" w:rsidR="00CA22B3" w:rsidRDefault="00CA22B3" w:rsidP="00CA22B3">
      <w:r>
        <w:t xml:space="preserve">Da programmering er et felt, hvor man som regel benytter hjælpemidler (f.eks. </w:t>
      </w:r>
      <w:proofErr w:type="gramStart"/>
      <w:r>
        <w:t>editors og internetfora</w:t>
      </w:r>
      <w:proofErr w:type="gramEnd"/>
      <w:r>
        <w:t xml:space="preserve">) og hvor fravær af disse ville have stor indvirkning på deltagernes muligheder for at løse opgaverne, er det vigtigt, at vi i vores spørgsmål gør det helt klart, </w:t>
      </w:r>
      <w:r w:rsidR="00A410E6">
        <w:t xml:space="preserve">at disse </w:t>
      </w:r>
      <w:r>
        <w:t>hjælpemidler</w:t>
      </w:r>
      <w:r w:rsidR="00A410E6">
        <w:t xml:space="preserve"> er</w:t>
      </w:r>
      <w:r>
        <w:t xml:space="preserve"> tilgængelige og dermed hvilken præmis, der er for vurderingen</w:t>
      </w:r>
      <w:r w:rsidR="006B3CFF">
        <w:t>.</w:t>
      </w:r>
    </w:p>
    <w:p w14:paraId="58ACED64" w14:textId="77777777" w:rsidR="00CA22B3" w:rsidRDefault="00CA22B3" w:rsidP="00CA22B3">
      <w:pPr>
        <w:rPr>
          <w:i/>
          <w:iCs/>
        </w:rPr>
      </w:pPr>
    </w:p>
    <w:p w14:paraId="02E20F56" w14:textId="1F6852C1" w:rsidR="00E60AC0" w:rsidRDefault="009E280F" w:rsidP="00E60AC0">
      <w:pPr>
        <w:rPr>
          <w:rFonts w:ascii="Segoe UI" w:hAnsi="Segoe UI" w:cs="Segoe UI"/>
          <w:sz w:val="18"/>
          <w:szCs w:val="18"/>
        </w:rPr>
      </w:pPr>
      <w:r>
        <w:rPr>
          <w:i/>
          <w:iCs/>
          <w:u w:val="single"/>
        </w:rPr>
        <w:t>JavaScript-programmering</w:t>
      </w:r>
    </w:p>
    <w:p w14:paraId="3572F7BC" w14:textId="77777777" w:rsidR="00E60AC0" w:rsidRDefault="00E60AC0" w:rsidP="00E60AC0">
      <w:pPr>
        <w:pStyle w:val="paragraph"/>
        <w:spacing w:before="0" w:beforeAutospacing="0" w:after="0" w:afterAutospacing="0"/>
        <w:textAlignment w:val="baseline"/>
        <w:rPr>
          <w:rFonts w:ascii="Segoe UI" w:hAnsi="Segoe UI" w:cs="Segoe UI"/>
          <w:sz w:val="18"/>
          <w:szCs w:val="18"/>
        </w:rPr>
      </w:pPr>
      <w:r>
        <w:rPr>
          <w:rStyle w:val="normaltextrun"/>
          <w:i/>
          <w:iCs/>
        </w:rPr>
        <w:t>Forestil dig, at du sidder ved din computer og skal programmere i JavaScript. Du kan benytte en editor (f.eks. </w:t>
      </w:r>
      <w:proofErr w:type="spellStart"/>
      <w:r>
        <w:rPr>
          <w:rStyle w:val="spellingerror"/>
          <w:i/>
          <w:iCs/>
        </w:rPr>
        <w:t>Dreamweaver</w:t>
      </w:r>
      <w:proofErr w:type="spellEnd"/>
      <w:r>
        <w:rPr>
          <w:rStyle w:val="normaltextrun"/>
          <w:i/>
          <w:iCs/>
        </w:rPr>
        <w:t>, </w:t>
      </w:r>
      <w:proofErr w:type="spellStart"/>
      <w:r>
        <w:rPr>
          <w:rStyle w:val="spellingerror"/>
          <w:i/>
          <w:iCs/>
        </w:rPr>
        <w:t>NetBeans</w:t>
      </w:r>
      <w:proofErr w:type="spellEnd"/>
      <w:r>
        <w:rPr>
          <w:rStyle w:val="normaltextrun"/>
          <w:i/>
          <w:iCs/>
        </w:rPr>
        <w:t> eller lign.) og har adgang til Internettet, hvor du vil kunne søge efter hjælp og instruktioner, men dog ikke få nogen til at løse opgaven for dig.</w:t>
      </w:r>
      <w:r>
        <w:rPr>
          <w:rStyle w:val="eop"/>
        </w:rPr>
        <w:t> </w:t>
      </w:r>
    </w:p>
    <w:p w14:paraId="113F9929" w14:textId="77777777" w:rsidR="00CA22B3" w:rsidRDefault="00CA22B3" w:rsidP="00CA22B3">
      <w:pPr>
        <w:rPr>
          <w:i/>
          <w:iCs/>
        </w:rPr>
      </w:pPr>
    </w:p>
    <w:p w14:paraId="4FE37157" w14:textId="68B3577F" w:rsidR="00CA22B3" w:rsidRDefault="00CA22B3" w:rsidP="001D272C">
      <w:pPr>
        <w:tabs>
          <w:tab w:val="left" w:pos="709"/>
          <w:tab w:val="left" w:pos="1418"/>
          <w:tab w:val="left" w:pos="2268"/>
          <w:tab w:val="left" w:pos="3119"/>
          <w:tab w:val="left" w:pos="3969"/>
          <w:tab w:val="left" w:pos="4820"/>
          <w:tab w:val="left" w:pos="5670"/>
          <w:tab w:val="left" w:pos="6521"/>
          <w:tab w:val="left" w:pos="7371"/>
          <w:tab w:val="left" w:pos="8222"/>
          <w:tab w:val="left" w:pos="9072"/>
        </w:tabs>
        <w:rPr>
          <w:sz w:val="16"/>
          <w:szCs w:val="16"/>
        </w:rPr>
      </w:pPr>
      <w:r w:rsidRPr="00701FF2">
        <w:rPr>
          <w:sz w:val="16"/>
          <w:szCs w:val="16"/>
        </w:rPr>
        <w:t>0</w:t>
      </w:r>
      <w:r>
        <w:rPr>
          <w:sz w:val="16"/>
          <w:szCs w:val="16"/>
        </w:rPr>
        <w:tab/>
      </w:r>
      <w:r w:rsidRPr="00701FF2">
        <w:rPr>
          <w:sz w:val="16"/>
          <w:szCs w:val="16"/>
        </w:rPr>
        <w:t>10</w:t>
      </w:r>
      <w:r w:rsidRPr="00701FF2">
        <w:rPr>
          <w:sz w:val="16"/>
          <w:szCs w:val="16"/>
        </w:rPr>
        <w:tab/>
        <w:t>20</w:t>
      </w:r>
      <w:r w:rsidRPr="00701FF2">
        <w:rPr>
          <w:sz w:val="16"/>
          <w:szCs w:val="16"/>
        </w:rPr>
        <w:tab/>
        <w:t>30</w:t>
      </w:r>
      <w:r w:rsidRPr="00701FF2">
        <w:rPr>
          <w:sz w:val="16"/>
          <w:szCs w:val="16"/>
        </w:rPr>
        <w:tab/>
        <w:t>40</w:t>
      </w:r>
      <w:r w:rsidRPr="00701FF2">
        <w:rPr>
          <w:sz w:val="16"/>
          <w:szCs w:val="16"/>
        </w:rPr>
        <w:tab/>
        <w:t>50</w:t>
      </w:r>
      <w:r w:rsidRPr="00701FF2">
        <w:rPr>
          <w:sz w:val="16"/>
          <w:szCs w:val="16"/>
        </w:rPr>
        <w:tab/>
        <w:t>60</w:t>
      </w:r>
      <w:r w:rsidRPr="00701FF2">
        <w:rPr>
          <w:sz w:val="16"/>
          <w:szCs w:val="16"/>
        </w:rPr>
        <w:tab/>
        <w:t>70</w:t>
      </w:r>
      <w:r w:rsidRPr="00701FF2">
        <w:rPr>
          <w:sz w:val="16"/>
          <w:szCs w:val="16"/>
        </w:rPr>
        <w:tab/>
        <w:t>80</w:t>
      </w:r>
      <w:r w:rsidRPr="00701FF2">
        <w:rPr>
          <w:sz w:val="16"/>
          <w:szCs w:val="16"/>
        </w:rPr>
        <w:tab/>
        <w:t>90</w:t>
      </w:r>
      <w:r w:rsidRPr="00701FF2">
        <w:rPr>
          <w:sz w:val="16"/>
          <w:szCs w:val="16"/>
        </w:rPr>
        <w:tab/>
        <w:t>10</w:t>
      </w:r>
      <w:r w:rsidR="001D272C">
        <w:rPr>
          <w:sz w:val="16"/>
          <w:szCs w:val="16"/>
        </w:rPr>
        <w:t>0</w:t>
      </w:r>
    </w:p>
    <w:p w14:paraId="63800054" w14:textId="41844021" w:rsidR="00CA22B3" w:rsidRPr="00701FF2" w:rsidRDefault="00CA22B3" w:rsidP="00CA22B3">
      <w:pPr>
        <w:tabs>
          <w:tab w:val="left" w:pos="567"/>
          <w:tab w:val="left" w:pos="1418"/>
          <w:tab w:val="left" w:pos="2268"/>
          <w:tab w:val="left" w:pos="3119"/>
          <w:tab w:val="left" w:pos="3969"/>
          <w:tab w:val="left" w:pos="4820"/>
          <w:tab w:val="left" w:pos="5670"/>
          <w:tab w:val="left" w:pos="6521"/>
          <w:tab w:val="left" w:pos="7371"/>
          <w:tab w:val="left" w:pos="8222"/>
          <w:tab w:val="left" w:pos="9072"/>
        </w:tabs>
        <w:rPr>
          <w:sz w:val="16"/>
          <w:szCs w:val="16"/>
        </w:rPr>
      </w:pPr>
      <w:r w:rsidRPr="00701FF2">
        <w:rPr>
          <w:sz w:val="16"/>
          <w:szCs w:val="16"/>
        </w:rPr>
        <w:t xml:space="preserve">Kan helt </w:t>
      </w:r>
      <w:r w:rsidRPr="00701FF2">
        <w:rPr>
          <w:sz w:val="16"/>
          <w:szCs w:val="16"/>
        </w:rPr>
        <w:tab/>
      </w:r>
      <w:r w:rsidRPr="00701FF2">
        <w:rPr>
          <w:sz w:val="16"/>
          <w:szCs w:val="16"/>
        </w:rPr>
        <w:tab/>
      </w:r>
      <w:r w:rsidRPr="00701FF2">
        <w:rPr>
          <w:sz w:val="16"/>
          <w:szCs w:val="16"/>
        </w:rPr>
        <w:tab/>
        <w:t xml:space="preserve">         </w:t>
      </w:r>
      <w:r w:rsidRPr="00701FF2">
        <w:rPr>
          <w:sz w:val="16"/>
          <w:szCs w:val="16"/>
        </w:rPr>
        <w:tab/>
      </w:r>
      <w:r w:rsidRPr="00701FF2">
        <w:rPr>
          <w:sz w:val="16"/>
          <w:szCs w:val="16"/>
        </w:rPr>
        <w:tab/>
      </w:r>
      <w:r w:rsidRPr="00701FF2">
        <w:rPr>
          <w:sz w:val="16"/>
          <w:szCs w:val="16"/>
        </w:rPr>
        <w:tab/>
      </w:r>
      <w:r w:rsidRPr="00701FF2">
        <w:rPr>
          <w:sz w:val="16"/>
          <w:szCs w:val="16"/>
        </w:rPr>
        <w:tab/>
      </w:r>
      <w:r w:rsidRPr="00701FF2">
        <w:rPr>
          <w:sz w:val="16"/>
          <w:szCs w:val="16"/>
        </w:rPr>
        <w:tab/>
      </w:r>
      <w:r>
        <w:rPr>
          <w:sz w:val="16"/>
          <w:szCs w:val="16"/>
        </w:rPr>
        <w:tab/>
      </w:r>
      <w:r w:rsidRPr="00701FF2">
        <w:rPr>
          <w:sz w:val="16"/>
          <w:szCs w:val="16"/>
        </w:rPr>
        <w:t xml:space="preserve">Kan helt </w:t>
      </w:r>
      <w:r>
        <w:rPr>
          <w:sz w:val="16"/>
          <w:szCs w:val="16"/>
        </w:rPr>
        <w:t xml:space="preserve"> </w:t>
      </w:r>
      <w:r>
        <w:rPr>
          <w:sz w:val="16"/>
          <w:szCs w:val="16"/>
        </w:rPr>
        <w:br/>
      </w:r>
      <w:r w:rsidRPr="00701FF2">
        <w:rPr>
          <w:sz w:val="16"/>
          <w:szCs w:val="16"/>
        </w:rPr>
        <w:t>sikkert ikke</w:t>
      </w:r>
      <w:r w:rsidRPr="00701FF2">
        <w:rPr>
          <w:sz w:val="16"/>
          <w:szCs w:val="16"/>
        </w:rPr>
        <w:tab/>
      </w:r>
      <w:r w:rsidRPr="00701FF2">
        <w:rPr>
          <w:sz w:val="16"/>
          <w:szCs w:val="16"/>
        </w:rPr>
        <w:tab/>
      </w:r>
      <w:r w:rsidRPr="00701FF2">
        <w:rPr>
          <w:sz w:val="16"/>
          <w:szCs w:val="16"/>
        </w:rPr>
        <w:tab/>
        <w:t xml:space="preserve">       </w:t>
      </w:r>
      <w:r w:rsidR="001D272C">
        <w:rPr>
          <w:sz w:val="16"/>
          <w:szCs w:val="16"/>
        </w:rPr>
        <w:t xml:space="preserve">          </w:t>
      </w:r>
      <w:r w:rsidRPr="00701FF2">
        <w:rPr>
          <w:sz w:val="16"/>
          <w:szCs w:val="16"/>
        </w:rPr>
        <w:t>Kan måske</w:t>
      </w:r>
      <w:r w:rsidRPr="00701FF2">
        <w:rPr>
          <w:sz w:val="16"/>
          <w:szCs w:val="16"/>
        </w:rPr>
        <w:tab/>
      </w:r>
      <w:r w:rsidRPr="00701FF2">
        <w:rPr>
          <w:sz w:val="16"/>
          <w:szCs w:val="16"/>
        </w:rPr>
        <w:tab/>
      </w:r>
      <w:r w:rsidRPr="00701FF2">
        <w:rPr>
          <w:sz w:val="16"/>
          <w:szCs w:val="16"/>
        </w:rPr>
        <w:tab/>
      </w:r>
      <w:r w:rsidRPr="00701FF2">
        <w:rPr>
          <w:sz w:val="16"/>
          <w:szCs w:val="16"/>
        </w:rPr>
        <w:tab/>
        <w:t xml:space="preserve">             </w:t>
      </w:r>
      <w:r>
        <w:rPr>
          <w:sz w:val="16"/>
          <w:szCs w:val="16"/>
        </w:rPr>
        <w:tab/>
      </w:r>
      <w:r w:rsidRPr="00701FF2">
        <w:rPr>
          <w:sz w:val="16"/>
          <w:szCs w:val="16"/>
        </w:rPr>
        <w:t xml:space="preserve">sikkert </w:t>
      </w:r>
    </w:p>
    <w:p w14:paraId="1C31973D" w14:textId="5BA1873B" w:rsidR="00AE7488" w:rsidRDefault="00AE7488" w:rsidP="00AE7488">
      <w:pPr>
        <w:pStyle w:val="paragraph"/>
        <w:spacing w:before="0" w:beforeAutospacing="0" w:after="0" w:afterAutospacing="0"/>
        <w:textAlignment w:val="baseline"/>
        <w:rPr>
          <w:rFonts w:ascii="Segoe UI" w:hAnsi="Segoe UI" w:cs="Segoe UI"/>
          <w:sz w:val="18"/>
          <w:szCs w:val="18"/>
        </w:rPr>
      </w:pPr>
      <w:r>
        <w:rPr>
          <w:rStyle w:val="eop"/>
        </w:rPr>
        <w:t> </w:t>
      </w:r>
    </w:p>
    <w:p w14:paraId="1A71317B" w14:textId="0F1124E9" w:rsidR="00AE7488" w:rsidRDefault="00AE7488" w:rsidP="00AE7488">
      <w:pPr>
        <w:pStyle w:val="paragraph"/>
        <w:spacing w:before="0" w:beforeAutospacing="0" w:after="0" w:afterAutospacing="0"/>
        <w:textAlignment w:val="baseline"/>
        <w:rPr>
          <w:rFonts w:ascii="Segoe UI" w:hAnsi="Segoe UI" w:cs="Segoe UI"/>
          <w:sz w:val="18"/>
          <w:szCs w:val="18"/>
        </w:rPr>
      </w:pPr>
      <w:r>
        <w:rPr>
          <w:rStyle w:val="eop"/>
        </w:rPr>
        <w:t> </w:t>
      </w:r>
      <w:r>
        <w:rPr>
          <w:rStyle w:val="normaltextrun"/>
          <w:i/>
          <w:iCs/>
        </w:rPr>
        <w:t>Nedenfor ser du et antal emner, som knytter sig til programmering i JavaScript.</w:t>
      </w:r>
      <w:r>
        <w:rPr>
          <w:rStyle w:val="eop"/>
        </w:rPr>
        <w:t> </w:t>
      </w:r>
    </w:p>
    <w:p w14:paraId="03840411" w14:textId="77777777" w:rsidR="00AE7488" w:rsidRDefault="00AE7488" w:rsidP="00AE7488">
      <w:pPr>
        <w:pStyle w:val="paragraph"/>
        <w:spacing w:before="0" w:beforeAutospacing="0" w:after="0" w:afterAutospacing="0"/>
        <w:textAlignment w:val="baseline"/>
        <w:rPr>
          <w:rFonts w:ascii="Segoe UI" w:hAnsi="Segoe UI" w:cs="Segoe UI"/>
          <w:sz w:val="18"/>
          <w:szCs w:val="18"/>
        </w:rPr>
      </w:pPr>
      <w:r>
        <w:rPr>
          <w:rStyle w:val="normaltextrun"/>
          <w:i/>
          <w:iCs/>
        </w:rPr>
        <w:t>I feltet ”Sikkerhed” skal du skrive et tal mellem 0 og 100, som angiver, hvor sikker du er på, at du ville kunne udføre opgaven, hvis du fik den stillet her og nu.</w:t>
      </w:r>
      <w:r>
        <w:rPr>
          <w:rStyle w:val="eop"/>
        </w:rPr>
        <w:t> </w:t>
      </w:r>
    </w:p>
    <w:p w14:paraId="7A9CC57B" w14:textId="77777777" w:rsidR="00AE7488" w:rsidRDefault="00AE7488" w:rsidP="00AE7488">
      <w:pPr>
        <w:pStyle w:val="paragraph"/>
        <w:spacing w:before="0" w:beforeAutospacing="0" w:after="0" w:afterAutospacing="0"/>
        <w:textAlignment w:val="baseline"/>
        <w:rPr>
          <w:rFonts w:ascii="Segoe UI" w:hAnsi="Segoe UI" w:cs="Segoe UI"/>
          <w:sz w:val="18"/>
          <w:szCs w:val="18"/>
        </w:rPr>
      </w:pPr>
      <w:r>
        <w:rPr>
          <w:rStyle w:val="eop"/>
        </w:rPr>
        <w:t> </w:t>
      </w:r>
    </w:p>
    <w:p w14:paraId="6B51008F" w14:textId="77777777" w:rsidR="00AE7488" w:rsidRDefault="00AE7488" w:rsidP="00AE7488">
      <w:pPr>
        <w:pStyle w:val="paragraph"/>
        <w:spacing w:before="0" w:beforeAutospacing="0" w:after="0" w:afterAutospacing="0"/>
        <w:textAlignment w:val="baseline"/>
        <w:rPr>
          <w:rFonts w:ascii="Segoe UI" w:hAnsi="Segoe UI" w:cs="Segoe UI"/>
          <w:sz w:val="18"/>
          <w:szCs w:val="18"/>
        </w:rPr>
      </w:pPr>
      <w:r>
        <w:rPr>
          <w:rStyle w:val="normaltextrun"/>
          <w:i/>
          <w:iCs/>
        </w:rPr>
        <w:lastRenderedPageBreak/>
        <w:t>Tallet behøver ikke være rundt.</w:t>
      </w:r>
      <w:r>
        <w:rPr>
          <w:rStyle w:val="eop"/>
        </w:rPr>
        <w:t> </w:t>
      </w:r>
    </w:p>
    <w:p w14:paraId="1D8F57FA" w14:textId="77777777" w:rsidR="00AE7488" w:rsidRDefault="00AE7488" w:rsidP="00AE7488">
      <w:pPr>
        <w:pStyle w:val="paragraph"/>
        <w:spacing w:before="0" w:beforeAutospacing="0" w:after="0" w:afterAutospacing="0"/>
        <w:textAlignment w:val="baseline"/>
        <w:rPr>
          <w:rFonts w:ascii="Segoe UI" w:hAnsi="Segoe UI" w:cs="Segoe UI"/>
          <w:sz w:val="18"/>
          <w:szCs w:val="18"/>
        </w:rPr>
      </w:pPr>
      <w:r>
        <w:rPr>
          <w:rStyle w:val="eop"/>
        </w:rPr>
        <w:t> </w:t>
      </w:r>
    </w:p>
    <w:p w14:paraId="1F2EC633" w14:textId="77777777" w:rsidR="00AE7488" w:rsidRDefault="00AE7488" w:rsidP="00AE7488">
      <w:pPr>
        <w:pStyle w:val="paragraph"/>
        <w:spacing w:before="0" w:beforeAutospacing="0" w:after="0" w:afterAutospacing="0"/>
        <w:textAlignment w:val="baseline"/>
        <w:rPr>
          <w:rFonts w:ascii="Segoe UI" w:hAnsi="Segoe UI" w:cs="Segoe UI"/>
          <w:sz w:val="18"/>
          <w:szCs w:val="18"/>
        </w:rPr>
      </w:pPr>
      <w:r>
        <w:rPr>
          <w:rStyle w:val="normaltextrun"/>
          <w:i/>
          <w:iCs/>
        </w:rPr>
        <w:t>Emnernes rækkefølge er ikke relateret til sværhedsgraden.</w:t>
      </w:r>
      <w:r>
        <w:rPr>
          <w:rStyle w:val="eop"/>
        </w:rPr>
        <w:t> </w:t>
      </w:r>
    </w:p>
    <w:p w14:paraId="05A5906F" w14:textId="77777777" w:rsidR="00AE7488" w:rsidRDefault="00AE7488" w:rsidP="00CA22B3">
      <w:pPr>
        <w:rPr>
          <w:b/>
          <w:bCs/>
        </w:rPr>
      </w:pPr>
    </w:p>
    <w:p w14:paraId="2A9C9711" w14:textId="7C2CFF27" w:rsidR="00D113B3" w:rsidRDefault="00CA22B3" w:rsidP="00CA22B3">
      <w:r>
        <w:t xml:space="preserve">Efter </w:t>
      </w:r>
      <w:r w:rsidR="006B3CFF">
        <w:t xml:space="preserve">beskrivelsen af </w:t>
      </w:r>
      <w:proofErr w:type="spellStart"/>
      <w:r w:rsidR="006B3CFF">
        <w:t>settingen</w:t>
      </w:r>
      <w:proofErr w:type="spellEnd"/>
      <w:r>
        <w:t xml:space="preserve"> vil der blive præsenteret en række JavaScript-opgaver, som deltagerne skal forholde sig til. </w:t>
      </w:r>
    </w:p>
    <w:p w14:paraId="7CAE68CF" w14:textId="77777777" w:rsidR="00CA22B3" w:rsidRDefault="00CA22B3" w:rsidP="00CA22B3">
      <w:proofErr w:type="spellStart"/>
      <w:r>
        <w:t>Bandura</w:t>
      </w:r>
      <w:proofErr w:type="spellEnd"/>
      <w:r>
        <w:t xml:space="preserve"> afslutter sin guide med en række eksempler på eller forlæg til selvvurderingsskemaer til brug i forskellige situationer </w:t>
      </w:r>
      <w:r>
        <w:fldChar w:fldCharType="begin"/>
      </w:r>
      <w:r>
        <w:instrText xml:space="preserve"> ADDIN ZOTERO_ITEM CSL_CITATION {"citationID":"xt4aEuhX","properties":{"formattedCitation":"(Urdan and Pajares 2006:\\uc0\\u160{}320\\uc0\\u8211{}335)","plainCitation":"(Urdan and Pajares 2006: 320–335)","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20-335","label":"page"}],"schema":"https://github.com/citation-style-language/schema/raw/master/csl-citation.json"} </w:instrText>
      </w:r>
      <w:r>
        <w:fldChar w:fldCharType="separate"/>
      </w:r>
      <w:r w:rsidRPr="00F4260A">
        <w:rPr>
          <w:rFonts w:ascii="Calibri" w:cs="Calibri"/>
        </w:rPr>
        <w:t>(Urdan and Pajares 2006: 320–335)</w:t>
      </w:r>
      <w:r>
        <w:fldChar w:fldCharType="end"/>
      </w:r>
      <w:r>
        <w:t>. Skemaerne omhandler meget alsidige emner, bl.a. smertevurdering, bilkørsel, opdragelse, og løsning af akademiske problemer for nu at nævne nogle få.</w:t>
      </w:r>
    </w:p>
    <w:p w14:paraId="49F7D3FF" w14:textId="77777777" w:rsidR="00CA22B3" w:rsidRDefault="00CA22B3" w:rsidP="00CA22B3">
      <w:pPr>
        <w:rPr>
          <w:i/>
          <w:iCs/>
        </w:rPr>
      </w:pPr>
      <w:r>
        <w:t xml:space="preserve">Nogle af skemaerne beskriver meget specifikke opgaver/udfordringer, som det f.eks. er tilfældet i skemaet </w:t>
      </w:r>
      <w:r>
        <w:rPr>
          <w:i/>
          <w:iCs/>
        </w:rPr>
        <w:t>Parental Self-</w:t>
      </w:r>
      <w:proofErr w:type="spellStart"/>
      <w:r>
        <w:rPr>
          <w:i/>
          <w:iCs/>
        </w:rPr>
        <w:t>Efficacy</w:t>
      </w:r>
      <w:proofErr w:type="spellEnd"/>
      <w:r>
        <w:t xml:space="preserve">, hvor forældre bedes sætte tal på deres evner til f.eks. at </w:t>
      </w:r>
      <w:r>
        <w:rPr>
          <w:i/>
          <w:iCs/>
        </w:rPr>
        <w:t>”</w:t>
      </w:r>
      <w:proofErr w:type="spellStart"/>
      <w:r>
        <w:rPr>
          <w:i/>
          <w:iCs/>
        </w:rPr>
        <w:t>Get</w:t>
      </w:r>
      <w:proofErr w:type="spellEnd"/>
      <w:r>
        <w:rPr>
          <w:i/>
          <w:iCs/>
        </w:rPr>
        <w:t xml:space="preserve"> </w:t>
      </w:r>
      <w:proofErr w:type="spellStart"/>
      <w:r>
        <w:rPr>
          <w:i/>
          <w:iCs/>
        </w:rPr>
        <w:t>your</w:t>
      </w:r>
      <w:proofErr w:type="spellEnd"/>
      <w:r>
        <w:rPr>
          <w:i/>
          <w:iCs/>
        </w:rPr>
        <w:t xml:space="preserve"> </w:t>
      </w:r>
      <w:proofErr w:type="spellStart"/>
      <w:r>
        <w:rPr>
          <w:i/>
          <w:iCs/>
        </w:rPr>
        <w:t>children</w:t>
      </w:r>
      <w:proofErr w:type="spellEnd"/>
      <w:r>
        <w:rPr>
          <w:i/>
          <w:iCs/>
        </w:rPr>
        <w:t xml:space="preserve"> </w:t>
      </w:r>
      <w:proofErr w:type="spellStart"/>
      <w:r>
        <w:rPr>
          <w:i/>
          <w:iCs/>
        </w:rPr>
        <w:t>into</w:t>
      </w:r>
      <w:proofErr w:type="spellEnd"/>
      <w:r>
        <w:rPr>
          <w:i/>
          <w:iCs/>
        </w:rPr>
        <w:t xml:space="preserve"> </w:t>
      </w:r>
      <w:proofErr w:type="spellStart"/>
      <w:r>
        <w:rPr>
          <w:i/>
          <w:iCs/>
        </w:rPr>
        <w:t>activities</w:t>
      </w:r>
      <w:proofErr w:type="spellEnd"/>
      <w:r>
        <w:rPr>
          <w:i/>
          <w:iCs/>
        </w:rPr>
        <w:t xml:space="preserve"> </w:t>
      </w:r>
      <w:proofErr w:type="spellStart"/>
      <w:r>
        <w:rPr>
          <w:i/>
          <w:iCs/>
        </w:rPr>
        <w:t>outside</w:t>
      </w:r>
      <w:proofErr w:type="spellEnd"/>
      <w:r>
        <w:rPr>
          <w:i/>
          <w:iCs/>
        </w:rPr>
        <w:t xml:space="preserve"> of school (</w:t>
      </w:r>
      <w:proofErr w:type="spellStart"/>
      <w:r>
        <w:rPr>
          <w:i/>
          <w:iCs/>
        </w:rPr>
        <w:t>e.g</w:t>
      </w:r>
      <w:proofErr w:type="spellEnd"/>
      <w:r>
        <w:rPr>
          <w:i/>
          <w:iCs/>
        </w:rPr>
        <w:t xml:space="preserve">. </w:t>
      </w:r>
      <w:proofErr w:type="spellStart"/>
      <w:r>
        <w:rPr>
          <w:i/>
          <w:iCs/>
        </w:rPr>
        <w:t>music</w:t>
      </w:r>
      <w:proofErr w:type="spellEnd"/>
      <w:r>
        <w:rPr>
          <w:i/>
          <w:iCs/>
        </w:rPr>
        <w:t xml:space="preserve">, art, dance </w:t>
      </w:r>
      <w:proofErr w:type="spellStart"/>
      <w:r>
        <w:rPr>
          <w:i/>
          <w:iCs/>
        </w:rPr>
        <w:t>lessons</w:t>
      </w:r>
      <w:proofErr w:type="spellEnd"/>
      <w:r>
        <w:rPr>
          <w:i/>
          <w:iCs/>
        </w:rPr>
        <w:t xml:space="preserve">, sports)” </w:t>
      </w:r>
      <w:r>
        <w:rPr>
          <w:i/>
          <w:iCs/>
        </w:rPr>
        <w:fldChar w:fldCharType="begin"/>
      </w:r>
      <w:r>
        <w:rPr>
          <w:i/>
          <w:iCs/>
        </w:rPr>
        <w:instrText xml:space="preserve"> ADDIN ZOTERO_ITEM CSL_CITATION {"citationID":"a2OVykyx","properties":{"formattedCitation":"(Urdan and Pajares 2006:\\uc0\\u160{}329)","plainCitation":"(Urdan and Pajares 2006: 329)","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29","label":"page"}],"schema":"https://github.com/citation-style-language/schema/raw/master/csl-citation.json"} </w:instrText>
      </w:r>
      <w:r>
        <w:rPr>
          <w:i/>
          <w:iCs/>
        </w:rPr>
        <w:fldChar w:fldCharType="separate"/>
      </w:r>
      <w:r w:rsidRPr="00455F17">
        <w:rPr>
          <w:rFonts w:ascii="Calibri" w:cs="Calibri"/>
        </w:rPr>
        <w:t>(Urdan and Pajares 2006: 329)</w:t>
      </w:r>
      <w:r>
        <w:rPr>
          <w:i/>
          <w:iCs/>
        </w:rPr>
        <w:fldChar w:fldCharType="end"/>
      </w:r>
      <w:r>
        <w:rPr>
          <w:i/>
          <w:iCs/>
        </w:rPr>
        <w:t>.</w:t>
      </w:r>
    </w:p>
    <w:p w14:paraId="438CAEC9" w14:textId="77777777" w:rsidR="00CA22B3" w:rsidRDefault="00CA22B3" w:rsidP="00CA22B3">
      <w:r>
        <w:t xml:space="preserve">Andre af skemaerne er mere generiske, f.eks. </w:t>
      </w:r>
      <w:r>
        <w:rPr>
          <w:i/>
          <w:iCs/>
        </w:rPr>
        <w:t>Problem-</w:t>
      </w:r>
      <w:proofErr w:type="spellStart"/>
      <w:r>
        <w:rPr>
          <w:i/>
          <w:iCs/>
        </w:rPr>
        <w:t>Solving</w:t>
      </w:r>
      <w:proofErr w:type="spellEnd"/>
      <w:r>
        <w:rPr>
          <w:i/>
          <w:iCs/>
        </w:rPr>
        <w:t xml:space="preserve"> Self-</w:t>
      </w:r>
      <w:proofErr w:type="spellStart"/>
      <w:r>
        <w:rPr>
          <w:i/>
          <w:iCs/>
        </w:rPr>
        <w:t>Efficacy</w:t>
      </w:r>
      <w:proofErr w:type="spellEnd"/>
      <w:r>
        <w:rPr>
          <w:i/>
          <w:iCs/>
        </w:rPr>
        <w:t>,</w:t>
      </w:r>
      <w:r>
        <w:t xml:space="preserve"> hvor der kun er ét overordnet spørgsmål: </w:t>
      </w:r>
      <w:r>
        <w:rPr>
          <w:i/>
          <w:iCs/>
        </w:rPr>
        <w:t xml:space="preserve">”Please rate </w:t>
      </w:r>
      <w:proofErr w:type="spellStart"/>
      <w:r>
        <w:rPr>
          <w:i/>
          <w:iCs/>
        </w:rPr>
        <w:t>how</w:t>
      </w:r>
      <w:proofErr w:type="spellEnd"/>
      <w:r>
        <w:rPr>
          <w:i/>
          <w:iCs/>
        </w:rPr>
        <w:t xml:space="preserve"> </w:t>
      </w:r>
      <w:proofErr w:type="spellStart"/>
      <w:r>
        <w:rPr>
          <w:i/>
          <w:iCs/>
        </w:rPr>
        <w:t>certain</w:t>
      </w:r>
      <w:proofErr w:type="spellEnd"/>
      <w:r>
        <w:rPr>
          <w:i/>
          <w:iCs/>
        </w:rPr>
        <w:t xml:space="preserve"> </w:t>
      </w:r>
      <w:proofErr w:type="spellStart"/>
      <w:r>
        <w:rPr>
          <w:i/>
          <w:iCs/>
        </w:rPr>
        <w:t>you</w:t>
      </w:r>
      <w:proofErr w:type="spellEnd"/>
      <w:r>
        <w:rPr>
          <w:i/>
          <w:iCs/>
        </w:rPr>
        <w:t xml:space="preserve"> </w:t>
      </w:r>
      <w:proofErr w:type="spellStart"/>
      <w:r>
        <w:rPr>
          <w:i/>
          <w:iCs/>
        </w:rPr>
        <w:t>are</w:t>
      </w:r>
      <w:proofErr w:type="spellEnd"/>
      <w:r>
        <w:rPr>
          <w:i/>
          <w:iCs/>
        </w:rPr>
        <w:t xml:space="preserve"> </w:t>
      </w:r>
      <w:proofErr w:type="spellStart"/>
      <w:r>
        <w:rPr>
          <w:i/>
          <w:iCs/>
        </w:rPr>
        <w:t>that</w:t>
      </w:r>
      <w:proofErr w:type="spellEnd"/>
      <w:r>
        <w:rPr>
          <w:i/>
          <w:iCs/>
        </w:rPr>
        <w:t xml:space="preserve"> </w:t>
      </w:r>
      <w:proofErr w:type="spellStart"/>
      <w:r>
        <w:rPr>
          <w:i/>
          <w:iCs/>
        </w:rPr>
        <w:t>you</w:t>
      </w:r>
      <w:proofErr w:type="spellEnd"/>
      <w:r>
        <w:rPr>
          <w:i/>
          <w:iCs/>
        </w:rPr>
        <w:t xml:space="preserve"> </w:t>
      </w:r>
      <w:proofErr w:type="spellStart"/>
      <w:r>
        <w:rPr>
          <w:i/>
          <w:iCs/>
        </w:rPr>
        <w:t>can</w:t>
      </w:r>
      <w:proofErr w:type="spellEnd"/>
      <w:r>
        <w:rPr>
          <w:i/>
          <w:iCs/>
        </w:rPr>
        <w:t xml:space="preserve"> </w:t>
      </w:r>
      <w:proofErr w:type="spellStart"/>
      <w:r>
        <w:rPr>
          <w:i/>
          <w:iCs/>
        </w:rPr>
        <w:t>solve</w:t>
      </w:r>
      <w:proofErr w:type="spellEnd"/>
      <w:r>
        <w:rPr>
          <w:i/>
          <w:iCs/>
        </w:rPr>
        <w:t xml:space="preserve"> the </w:t>
      </w:r>
      <w:proofErr w:type="spellStart"/>
      <w:r>
        <w:rPr>
          <w:i/>
          <w:iCs/>
        </w:rPr>
        <w:t>academic</w:t>
      </w:r>
      <w:proofErr w:type="spellEnd"/>
      <w:r>
        <w:rPr>
          <w:i/>
          <w:iCs/>
        </w:rPr>
        <w:t xml:space="preserve"> problems at </w:t>
      </w:r>
      <w:proofErr w:type="spellStart"/>
      <w:r>
        <w:rPr>
          <w:i/>
          <w:iCs/>
        </w:rPr>
        <w:t>each</w:t>
      </w:r>
      <w:proofErr w:type="spellEnd"/>
      <w:r>
        <w:rPr>
          <w:i/>
          <w:iCs/>
        </w:rPr>
        <w:t xml:space="preserve"> of the </w:t>
      </w:r>
      <w:proofErr w:type="spellStart"/>
      <w:r>
        <w:rPr>
          <w:i/>
          <w:iCs/>
        </w:rPr>
        <w:t>levels</w:t>
      </w:r>
      <w:proofErr w:type="spellEnd"/>
      <w:r>
        <w:rPr>
          <w:i/>
          <w:iCs/>
        </w:rPr>
        <w:t xml:space="preserve"> </w:t>
      </w:r>
      <w:proofErr w:type="spellStart"/>
      <w:r>
        <w:rPr>
          <w:i/>
          <w:iCs/>
        </w:rPr>
        <w:t>described</w:t>
      </w:r>
      <w:proofErr w:type="spellEnd"/>
      <w:r>
        <w:rPr>
          <w:i/>
          <w:iCs/>
        </w:rPr>
        <w:t xml:space="preserve"> </w:t>
      </w:r>
      <w:proofErr w:type="spellStart"/>
      <w:r>
        <w:rPr>
          <w:i/>
          <w:iCs/>
        </w:rPr>
        <w:t>below</w:t>
      </w:r>
      <w:proofErr w:type="spellEnd"/>
      <w:r>
        <w:rPr>
          <w:i/>
          <w:iCs/>
        </w:rPr>
        <w:t xml:space="preserve">.” </w:t>
      </w:r>
      <w:r>
        <w:rPr>
          <w:i/>
          <w:iCs/>
        </w:rPr>
        <w:fldChar w:fldCharType="begin"/>
      </w:r>
      <w:r>
        <w:rPr>
          <w:i/>
          <w:iCs/>
        </w:rPr>
        <w:instrText xml:space="preserve"> ADDIN ZOTERO_ITEM CSL_CITATION {"citationID":"ClKKMaSX","properties":{"formattedCitation":"(Urdan and Pajares 2006:\\uc0\\u160{}324)","plainCitation":"(Urdan and Pajares 2006: 324)","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24","label":"page"}],"schema":"https://github.com/citation-style-language/schema/raw/master/csl-citation.json"} </w:instrText>
      </w:r>
      <w:r>
        <w:rPr>
          <w:i/>
          <w:iCs/>
        </w:rPr>
        <w:fldChar w:fldCharType="separate"/>
      </w:r>
      <w:r w:rsidRPr="00A93556">
        <w:rPr>
          <w:rFonts w:ascii="Calibri" w:cs="Calibri"/>
        </w:rPr>
        <w:t>(Urdan and Pajares 2006: 324)</w:t>
      </w:r>
      <w:r>
        <w:rPr>
          <w:i/>
          <w:iCs/>
        </w:rPr>
        <w:fldChar w:fldCharType="end"/>
      </w:r>
      <w:r>
        <w:rPr>
          <w:i/>
          <w:iCs/>
        </w:rPr>
        <w:t xml:space="preserve">. </w:t>
      </w:r>
      <w:r>
        <w:t>Herefter bedes respondenten tage stilling til, hvor sikker han er på at kunne løse 10% af opgaven, 20% af opgaven, 30% af opgaven osv. Der specificeres ikke, hvilke ”akademiske problemer” der er tale om, men den bestemte form (</w:t>
      </w:r>
      <w:r>
        <w:rPr>
          <w:i/>
          <w:iCs/>
        </w:rPr>
        <w:t>”</w:t>
      </w:r>
      <w:r w:rsidRPr="00EC60C0">
        <w:rPr>
          <w:i/>
          <w:iCs/>
          <w:u w:val="single"/>
        </w:rPr>
        <w:t>the</w:t>
      </w:r>
      <w:r>
        <w:rPr>
          <w:i/>
          <w:iCs/>
        </w:rPr>
        <w:t xml:space="preserve"> </w:t>
      </w:r>
      <w:proofErr w:type="spellStart"/>
      <w:r>
        <w:rPr>
          <w:i/>
          <w:iCs/>
        </w:rPr>
        <w:t>academic</w:t>
      </w:r>
      <w:proofErr w:type="spellEnd"/>
      <w:r>
        <w:rPr>
          <w:i/>
          <w:iCs/>
        </w:rPr>
        <w:t xml:space="preserve"> problems”) </w:t>
      </w:r>
      <w:r>
        <w:t>antyder, at spørgeskemaet skal besvares i følgeskab med en konkret – og evt. kompleks – forelagt opgave.</w:t>
      </w:r>
    </w:p>
    <w:p w14:paraId="071A23FF" w14:textId="77777777" w:rsidR="00CA22B3" w:rsidRDefault="00CA22B3" w:rsidP="00CA22B3">
      <w:r>
        <w:t>Udfordringen med at stille og vurdere komplekse opgaver inden for programmering er imidlertid, at det er meget individuelt, hvornår man vurderer et stykke kode som ”færdigt” – endsige hvornår man vurderer det som 20, 50 eller 80 % færdigt. Programmering er desuden en kreativ disciplin, hvor der som regel er mange måder at løse en given opgave på – og hvor det typisk også er forskelligt, hvor meget man vil mene, der skal til, før noget er færdigt. Et eksempel på dette kan være en mailformular:</w:t>
      </w:r>
    </w:p>
    <w:p w14:paraId="10E3B259" w14:textId="77777777" w:rsidR="00CA22B3" w:rsidRDefault="00CA22B3" w:rsidP="00CA22B3">
      <w:pPr>
        <w:pStyle w:val="Listeafsnit"/>
        <w:numPr>
          <w:ilvl w:val="0"/>
          <w:numId w:val="10"/>
        </w:numPr>
        <w:spacing w:after="160" w:line="259" w:lineRule="auto"/>
      </w:pPr>
      <w:r>
        <w:t>Er man færdig, når man har kodet selve formularen i html?</w:t>
      </w:r>
    </w:p>
    <w:p w14:paraId="0A3DC977" w14:textId="77777777" w:rsidR="00CA22B3" w:rsidRDefault="00CA22B3" w:rsidP="00CA22B3">
      <w:pPr>
        <w:pStyle w:val="Listeafsnit"/>
        <w:numPr>
          <w:ilvl w:val="0"/>
          <w:numId w:val="10"/>
        </w:numPr>
        <w:spacing w:after="160" w:line="259" w:lineRule="auto"/>
      </w:pPr>
      <w:r>
        <w:t>Er man færdig, når man har kodet formularen i html OG tilføjet css (styling)?</w:t>
      </w:r>
    </w:p>
    <w:p w14:paraId="7F66987E" w14:textId="77777777" w:rsidR="00CA22B3" w:rsidRDefault="00CA22B3" w:rsidP="00CA22B3">
      <w:pPr>
        <w:pStyle w:val="Listeafsnit"/>
        <w:numPr>
          <w:ilvl w:val="0"/>
          <w:numId w:val="10"/>
        </w:numPr>
        <w:spacing w:after="160" w:line="259" w:lineRule="auto"/>
      </w:pPr>
      <w:r>
        <w:t>Er man færdig, når man har kodet formularen i html og css OG kodet en autosvar-funktion i JavaScript?</w:t>
      </w:r>
    </w:p>
    <w:p w14:paraId="1DF517CE" w14:textId="77777777" w:rsidR="00CA22B3" w:rsidRDefault="00CA22B3" w:rsidP="00CA22B3">
      <w:pPr>
        <w:pStyle w:val="Listeafsnit"/>
        <w:numPr>
          <w:ilvl w:val="0"/>
          <w:numId w:val="10"/>
        </w:numPr>
        <w:spacing w:after="160" w:line="259" w:lineRule="auto"/>
      </w:pPr>
      <w:r>
        <w:t>Er man færdig, når man har kodet formularen i html og css og kodet en autosvar-funktion i JavaScript OG koblet den til en database, hvor de indsendte beskeder lagres og evt. sendes videre?</w:t>
      </w:r>
    </w:p>
    <w:p w14:paraId="5E9F0164" w14:textId="6BE68679" w:rsidR="00CA22B3" w:rsidRDefault="00CA22B3" w:rsidP="00CA22B3">
      <w:r>
        <w:t>P</w:t>
      </w:r>
      <w:r w:rsidR="000A6895">
        <w:t>å</w:t>
      </w:r>
      <w:r>
        <w:t xml:space="preserve"> grund af ovenstående problematik, som vi vurderer, vil kunne føre til en masse usikkerheder og evt. utilstrækkelighedsfølelse hos deltagerne, har vi valgt at benytte princippet fra forældreskemaet. Deltagerne vil altså blive bedt om at forholde sig, hvor sikre de er på at kunne </w:t>
      </w:r>
      <w:r w:rsidR="00C17191">
        <w:t>anvende</w:t>
      </w:r>
      <w:r>
        <w:t xml:space="preserve"> konkrete delkomponenter inden for JavaScript-programmering, </w:t>
      </w:r>
      <w:proofErr w:type="spellStart"/>
      <w:r>
        <w:t>f.eks</w:t>
      </w:r>
      <w:proofErr w:type="spellEnd"/>
      <w:r>
        <w:t>:</w:t>
      </w:r>
    </w:p>
    <w:p w14:paraId="15054514" w14:textId="1865A1AA" w:rsidR="00CA22B3" w:rsidRPr="003C7CE3" w:rsidRDefault="00CA22B3" w:rsidP="00CA22B3">
      <w:pPr>
        <w:pStyle w:val="Listeafsnit"/>
        <w:numPr>
          <w:ilvl w:val="0"/>
          <w:numId w:val="11"/>
        </w:numPr>
        <w:shd w:val="clear" w:color="auto" w:fill="FFFFFF"/>
        <w:rPr>
          <w:rFonts w:ascii="Calibri" w:eastAsia="Times New Roman" w:hAnsi="Calibri" w:cs="Calibri"/>
          <w:color w:val="000000"/>
          <w:sz w:val="22"/>
          <w:szCs w:val="22"/>
          <w:lang w:val="en-US" w:eastAsia="da-DK"/>
        </w:rPr>
      </w:pPr>
      <w:r w:rsidRPr="003C7CE3">
        <w:rPr>
          <w:rFonts w:ascii="Calibri" w:eastAsia="Times New Roman" w:hAnsi="Calibri" w:cs="Calibri"/>
          <w:color w:val="000000"/>
          <w:sz w:val="22"/>
          <w:szCs w:val="22"/>
          <w:lang w:val="en-US" w:eastAsia="da-DK"/>
        </w:rPr>
        <w:t>Variables</w:t>
      </w:r>
    </w:p>
    <w:p w14:paraId="0637CB63" w14:textId="0DF7B2EE" w:rsidR="00CA22B3" w:rsidRPr="003C7CE3" w:rsidRDefault="00CA22B3" w:rsidP="00CA22B3">
      <w:pPr>
        <w:pStyle w:val="Listeafsnit"/>
        <w:numPr>
          <w:ilvl w:val="0"/>
          <w:numId w:val="11"/>
        </w:numPr>
        <w:shd w:val="clear" w:color="auto" w:fill="FFFFFF"/>
        <w:rPr>
          <w:rFonts w:ascii="Calibri" w:eastAsia="Times New Roman" w:hAnsi="Calibri" w:cs="Calibri"/>
          <w:color w:val="000000"/>
          <w:sz w:val="22"/>
          <w:szCs w:val="22"/>
          <w:lang w:val="en-US" w:eastAsia="da-DK"/>
        </w:rPr>
      </w:pPr>
      <w:r w:rsidRPr="003C7CE3">
        <w:rPr>
          <w:rFonts w:ascii="Calibri" w:eastAsia="Times New Roman" w:hAnsi="Calibri" w:cs="Calibri"/>
          <w:color w:val="000000"/>
          <w:sz w:val="22"/>
          <w:szCs w:val="22"/>
          <w:lang w:val="en-US" w:eastAsia="da-DK"/>
        </w:rPr>
        <w:t>Operators</w:t>
      </w:r>
    </w:p>
    <w:p w14:paraId="25825482" w14:textId="72980277" w:rsidR="00CA22B3" w:rsidRPr="003C7CE3" w:rsidRDefault="00CA22B3" w:rsidP="00CA22B3">
      <w:pPr>
        <w:pStyle w:val="Listeafsnit"/>
        <w:numPr>
          <w:ilvl w:val="0"/>
          <w:numId w:val="11"/>
        </w:numPr>
        <w:shd w:val="clear" w:color="auto" w:fill="FFFFFF"/>
        <w:rPr>
          <w:rFonts w:ascii="Calibri" w:eastAsia="Times New Roman" w:hAnsi="Calibri" w:cs="Calibri"/>
          <w:color w:val="000000"/>
          <w:sz w:val="22"/>
          <w:szCs w:val="22"/>
          <w:lang w:val="en-US" w:eastAsia="da-DK"/>
        </w:rPr>
      </w:pPr>
      <w:r w:rsidRPr="003C7CE3">
        <w:rPr>
          <w:rFonts w:ascii="Calibri" w:eastAsia="Times New Roman" w:hAnsi="Calibri" w:cs="Calibri"/>
          <w:color w:val="000000"/>
          <w:sz w:val="22"/>
          <w:szCs w:val="22"/>
          <w:lang w:val="en-US" w:eastAsia="da-DK"/>
        </w:rPr>
        <w:t>Functions</w:t>
      </w:r>
    </w:p>
    <w:p w14:paraId="534A7561" w14:textId="77777777" w:rsidR="009F5023" w:rsidRPr="009F5023" w:rsidRDefault="00CA22B3" w:rsidP="009F5023">
      <w:pPr>
        <w:pStyle w:val="Listeafsnit"/>
        <w:numPr>
          <w:ilvl w:val="0"/>
          <w:numId w:val="11"/>
        </w:numPr>
        <w:shd w:val="clear" w:color="auto" w:fill="FFFFFF"/>
        <w:rPr>
          <w:rFonts w:ascii="Calibri" w:eastAsia="Times New Roman" w:hAnsi="Calibri" w:cs="Calibri"/>
          <w:color w:val="000000"/>
          <w:lang w:val="en-US" w:eastAsia="da-DK"/>
        </w:rPr>
      </w:pPr>
      <w:r w:rsidRPr="003C7CE3">
        <w:rPr>
          <w:rFonts w:ascii="Calibri" w:eastAsia="Times New Roman" w:hAnsi="Calibri" w:cs="Calibri"/>
          <w:color w:val="000000"/>
          <w:sz w:val="22"/>
          <w:szCs w:val="22"/>
          <w:lang w:val="en-US" w:eastAsia="da-DK"/>
        </w:rPr>
        <w:t>Arrays</w:t>
      </w:r>
    </w:p>
    <w:p w14:paraId="143272FF" w14:textId="4BA9FC8C" w:rsidR="00CA22B3" w:rsidRPr="009F5023" w:rsidRDefault="00CA22B3" w:rsidP="009F5023">
      <w:pPr>
        <w:pStyle w:val="Listeafsnit"/>
        <w:numPr>
          <w:ilvl w:val="0"/>
          <w:numId w:val="11"/>
        </w:numPr>
        <w:shd w:val="clear" w:color="auto" w:fill="FFFFFF"/>
        <w:rPr>
          <w:rFonts w:ascii="Calibri" w:eastAsia="Times New Roman" w:hAnsi="Calibri" w:cs="Calibri"/>
          <w:color w:val="000000"/>
          <w:lang w:val="en-US" w:eastAsia="da-DK"/>
        </w:rPr>
      </w:pPr>
      <w:proofErr w:type="spellStart"/>
      <w:r w:rsidRPr="009F5023">
        <w:rPr>
          <w:rFonts w:ascii="Calibri" w:eastAsia="Times New Roman" w:hAnsi="Calibri" w:cs="Calibri"/>
          <w:color w:val="000000"/>
          <w:lang w:val="en-US" w:eastAsia="da-DK"/>
        </w:rPr>
        <w:t>Osv</w:t>
      </w:r>
      <w:proofErr w:type="spellEnd"/>
      <w:r w:rsidRPr="009F5023">
        <w:rPr>
          <w:rFonts w:ascii="Calibri" w:eastAsia="Times New Roman" w:hAnsi="Calibri" w:cs="Calibri"/>
          <w:color w:val="000000"/>
          <w:lang w:val="en-US" w:eastAsia="da-DK"/>
        </w:rPr>
        <w:t>.</w:t>
      </w:r>
    </w:p>
    <w:p w14:paraId="6E725E73" w14:textId="77777777" w:rsidR="00CA22B3" w:rsidRPr="00381B84" w:rsidRDefault="00CA22B3" w:rsidP="00CA22B3">
      <w:pPr>
        <w:shd w:val="clear" w:color="auto" w:fill="FFFFFF"/>
        <w:ind w:left="360"/>
        <w:rPr>
          <w:rFonts w:ascii="Calibri" w:eastAsia="Times New Roman" w:hAnsi="Calibri" w:cs="Calibri"/>
          <w:color w:val="000000"/>
          <w:lang w:val="en-US" w:eastAsia="da-DK"/>
        </w:rPr>
      </w:pPr>
    </w:p>
    <w:p w14:paraId="3A953273" w14:textId="78BD9A9D" w:rsidR="00273847" w:rsidRDefault="00273847" w:rsidP="00273847">
      <w:r>
        <w:lastRenderedPageBreak/>
        <w:t xml:space="preserve">Da spørgeskemaet uddeles i fysisk form – hvilket vi har valgt for at minimere risikoen for tekniske vanskeligheder på eksperiment-dagen – har vi ikke mulighed for at </w:t>
      </w:r>
      <w:proofErr w:type="spellStart"/>
      <w:r>
        <w:t>randomisere</w:t>
      </w:r>
      <w:proofErr w:type="spellEnd"/>
      <w:r>
        <w:t xml:space="preserve"> svarmulighederne. Det giver en mulig bias, eftersom deltagerne måske kan tro, at spørgsmålene stilles i en ordnet rækkefølge, f.eks. ud fra </w:t>
      </w:r>
      <w:r w:rsidR="002A322E">
        <w:t xml:space="preserve">stigende eller faldende </w:t>
      </w:r>
      <w:r>
        <w:t xml:space="preserve">sværhedsgrad. </w:t>
      </w:r>
      <w:r w:rsidR="002A322E">
        <w:t xml:space="preserve">Vi anser dog ikke denne bias som voldsomt problematisk, da de udelukkende skal tage stilling til fagbegreber og ikke </w:t>
      </w:r>
      <w:r w:rsidR="0016694E">
        <w:t>konkrete opgaver, hvor begreberne sættes i anvendelse</w:t>
      </w:r>
      <w:r w:rsidR="005C4F95">
        <w:t xml:space="preserve">, samt da vi i spørgsmålet skriver, at emnernes rækkefølge ikke er relateret til sværhedsgraden. </w:t>
      </w:r>
    </w:p>
    <w:p w14:paraId="3A4A158E" w14:textId="773543A4" w:rsidR="00CA22B3" w:rsidRDefault="00CA22B3" w:rsidP="00CA22B3">
      <w:r>
        <w:t xml:space="preserve">I spørgeskemaet vil vi desuden spørge til deltagerens nummer-ID og køn – som er nødvendigt ift. parsammensætningen – men ikke alder, da det vil kompromittere anonymiteten unødigt. </w:t>
      </w:r>
      <w:r w:rsidR="00B853C5">
        <w:t xml:space="preserve">Før selve JavaScript-spørgsmålet, vil vi indlede med et øve-spørgsmål, så deltagerne kan blive bekendt med skalaen. Dette anbefales af </w:t>
      </w:r>
      <w:proofErr w:type="spellStart"/>
      <w:r w:rsidR="00B853C5">
        <w:t>Bandura</w:t>
      </w:r>
      <w:proofErr w:type="spellEnd"/>
      <w:r w:rsidR="003D539C">
        <w:t xml:space="preserve">, </w:t>
      </w:r>
      <w:r w:rsidR="0007001B">
        <w:t>da det både kan ”træne” deltagerne i at bruge skalaen, samt i forbindelse med dataanalysen kan afsløre, hvis nogen har misforstået princippet og</w:t>
      </w:r>
      <w:r w:rsidR="00000086">
        <w:t xml:space="preserve"> </w:t>
      </w:r>
      <w:r w:rsidR="0007001B">
        <w:t>derfor bør udelukkes fra analysen</w:t>
      </w:r>
      <w:r w:rsidR="00000086">
        <w:t xml:space="preserve"> </w:t>
      </w:r>
      <w:r w:rsidR="00000086">
        <w:fldChar w:fldCharType="begin"/>
      </w:r>
      <w:r w:rsidR="00000086">
        <w:instrText xml:space="preserve"> ADDIN ZOTERO_ITEM CSL_CITATION {"citationID":"UTfTH6aU","properties":{"formattedCitation":"(Urdan and Pajares 2006:\\uc0\\u160{}313)","plainCitation":"(Urdan and Pajares 2006: 313)","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13","label":"page"}],"schema":"https://github.com/citation-style-language/schema/raw/master/csl-citation.json"} </w:instrText>
      </w:r>
      <w:r w:rsidR="00000086">
        <w:fldChar w:fldCharType="separate"/>
      </w:r>
      <w:r w:rsidR="00000086" w:rsidRPr="00000086">
        <w:rPr>
          <w:rFonts w:ascii="Calibri" w:cs="Calibri"/>
        </w:rPr>
        <w:t>(Urdan and Pajares 2006: 313)</w:t>
      </w:r>
      <w:r w:rsidR="00000086">
        <w:fldChar w:fldCharType="end"/>
      </w:r>
      <w:r w:rsidR="0007001B">
        <w:t xml:space="preserve">. </w:t>
      </w:r>
      <w:r>
        <w:t xml:space="preserve">Derudover vil vi bede deltagerne vurdere deres generelle kompetencer inden for JavaScript samt deres oplevelse af at programmere i JavaScript. Dette er for at se, om der sker en generel ændring i hhv. deres </w:t>
      </w:r>
      <w:proofErr w:type="spellStart"/>
      <w:r>
        <w:t>egenkompetencevurdering</w:t>
      </w:r>
      <w:proofErr w:type="spellEnd"/>
      <w:r>
        <w:t xml:space="preserve"> og deres </w:t>
      </w:r>
      <w:proofErr w:type="spellStart"/>
      <w:r>
        <w:t>egenoplevelsesvurdering</w:t>
      </w:r>
      <w:proofErr w:type="spellEnd"/>
      <w:r>
        <w:t>, men vores hypotese er, at dette ikke nødvendigvis vil ændre sig i løbet af undersøgelsen.</w:t>
      </w:r>
    </w:p>
    <w:p w14:paraId="4729C426" w14:textId="6469EAB3" w:rsidR="00CA22B3" w:rsidRDefault="00CA22B3" w:rsidP="00CA22B3">
      <w:r>
        <w:t>De ”generelle” spørgsmål stiller vi til sidst i spørgeskemaet, så deltagerne ikke føler sig ”bondefanget” i det første spørgeskema ved f.eks. først at vurdere deres generelle niveau højt og derefter ”komme til kort” ved de konkrete spørgsmål.</w:t>
      </w:r>
    </w:p>
    <w:p w14:paraId="2856BE4C" w14:textId="77777777" w:rsidR="00CA22B3" w:rsidRDefault="00CA22B3" w:rsidP="00CA22B3">
      <w:r>
        <w:t>Til sidst vil vi lade der være et tomt felt til åbne kommentarer. Dette er ofte meget værdifuldt i et spørgeskema, da det kan give os input, vi ikke selv havde tænkt på, uddybning af svar samt feedback til det metodiske grundlag, som vi kan tænke med ind i vores dataanalyse.</w:t>
      </w:r>
    </w:p>
    <w:p w14:paraId="22CF30F1" w14:textId="77777777" w:rsidR="00CA22B3" w:rsidRDefault="00CA22B3" w:rsidP="00CA22B3"/>
    <w:p w14:paraId="01956466" w14:textId="77777777" w:rsidR="00CA22B3" w:rsidRDefault="00CA22B3" w:rsidP="0076409D">
      <w:pPr>
        <w:pStyle w:val="Overskrift2"/>
      </w:pPr>
      <w:bookmarkStart w:id="15" w:name="_Toc95388294"/>
      <w:proofErr w:type="gramStart"/>
      <w:r>
        <w:t>Socialt bias</w:t>
      </w:r>
      <w:bookmarkEnd w:id="15"/>
      <w:proofErr w:type="gramEnd"/>
    </w:p>
    <w:p w14:paraId="5B393E2C" w14:textId="77777777" w:rsidR="00CA22B3" w:rsidRDefault="00CA22B3" w:rsidP="00CA22B3">
      <w:proofErr w:type="spellStart"/>
      <w:r>
        <w:t>Bandura</w:t>
      </w:r>
      <w:proofErr w:type="spellEnd"/>
      <w:r>
        <w:t xml:space="preserve"> påpeger, at den sociale kontekst spiller en rolle, når det gælder selvevaluering. Her peger han især på de udfordringer, der opstår, når gruppemedlemmer skal udtrykke deres tillid til gruppens samlede performance-evner </w:t>
      </w:r>
      <w:r>
        <w:fldChar w:fldCharType="begin"/>
      </w:r>
      <w:r>
        <w:instrText xml:space="preserve"> ADDIN ZOTERO_ITEM CSL_CITATION {"citationID":"PDwQCfqi","properties":{"formattedCitation":"(Urdan and Pajares 2006:\\uc0\\u160{}316)","plainCitation":"(Urdan and Pajares 2006: 316)","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16","label":"page"}],"schema":"https://github.com/citation-style-language/schema/raw/master/csl-citation.json"} </w:instrText>
      </w:r>
      <w:r>
        <w:fldChar w:fldCharType="separate"/>
      </w:r>
      <w:r w:rsidRPr="000C3A14">
        <w:rPr>
          <w:rFonts w:ascii="Calibri" w:cs="Calibri"/>
        </w:rPr>
        <w:t>(Urdan and Pajares 2006: 316)</w:t>
      </w:r>
      <w:r>
        <w:fldChar w:fldCharType="end"/>
      </w:r>
      <w:r>
        <w:t>. Dette er ikke umiddelbart et problem i vores undersøgelse, da deltagerne netop ikke skal vurdere deres tillid til gruppens (parrets) samlede evner, men udelukkende deres egne. Vi skal dog være opmærksomme på at være tydelige i vores instruktion heri.</w:t>
      </w:r>
    </w:p>
    <w:p w14:paraId="3E1302C4" w14:textId="77777777" w:rsidR="00CA22B3" w:rsidRPr="003D1B45" w:rsidRDefault="00CA22B3" w:rsidP="00CA22B3">
      <w:proofErr w:type="spellStart"/>
      <w:r>
        <w:t>Bandura</w:t>
      </w:r>
      <w:proofErr w:type="spellEnd"/>
      <w:r>
        <w:t xml:space="preserve"> peger dog også på et andet aspekt:</w:t>
      </w:r>
    </w:p>
    <w:p w14:paraId="7A5DE3E7" w14:textId="77777777" w:rsidR="00CA22B3" w:rsidRPr="003D1B45" w:rsidRDefault="00CA22B3" w:rsidP="00CA22B3">
      <w:pPr>
        <w:ind w:left="794" w:firstLine="6"/>
        <w:rPr>
          <w:i/>
          <w:iCs/>
        </w:rPr>
      </w:pPr>
      <w:r w:rsidRPr="00543EF5">
        <w:rPr>
          <w:i/>
          <w:iCs/>
          <w:lang w:val="en-US"/>
        </w:rPr>
        <w:t>Being socially situated, and often in</w:t>
      </w:r>
      <w:r>
        <w:rPr>
          <w:i/>
          <w:iCs/>
          <w:lang w:val="en-US"/>
        </w:rPr>
        <w:t xml:space="preserve">terdependently so, individuals’ judgements of their personal efficacy are not detached from the other members’ enabling or impeding activities. </w:t>
      </w:r>
      <w:r>
        <w:rPr>
          <w:i/>
          <w:iCs/>
          <w:lang w:val="en-US"/>
        </w:rPr>
        <w:fldChar w:fldCharType="begin"/>
      </w:r>
      <w:r>
        <w:rPr>
          <w:i/>
          <w:iCs/>
          <w:lang w:val="en-US"/>
        </w:rPr>
        <w:instrText xml:space="preserve"> ADDIN ZOTERO_ITEM CSL_CITATION {"citationID":"rfDY1ssX","properties":{"formattedCitation":"(Urdan and Pajares 2006:\\uc0\\u160{}317)","plainCitation":"(Urdan and Pajares 2006: 317)","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17","label":"page"}],"schema":"https://github.com/citation-style-language/schema/raw/master/csl-citation.json"} </w:instrText>
      </w:r>
      <w:r>
        <w:rPr>
          <w:i/>
          <w:iCs/>
          <w:lang w:val="en-US"/>
        </w:rPr>
        <w:fldChar w:fldCharType="separate"/>
      </w:r>
      <w:r w:rsidRPr="00657DFF">
        <w:rPr>
          <w:rFonts w:ascii="Calibri" w:cs="Calibri"/>
        </w:rPr>
        <w:t>(Urdan and Pajares 2006: 317)</w:t>
      </w:r>
      <w:r>
        <w:rPr>
          <w:i/>
          <w:iCs/>
          <w:lang w:val="en-US"/>
        </w:rPr>
        <w:fldChar w:fldCharType="end"/>
      </w:r>
    </w:p>
    <w:p w14:paraId="7EFD18CA" w14:textId="77777777" w:rsidR="00CA22B3" w:rsidRDefault="00CA22B3" w:rsidP="00CA22B3">
      <w:r w:rsidRPr="00A37C56">
        <w:t xml:space="preserve">Når </w:t>
      </w:r>
      <w:r>
        <w:t xml:space="preserve">deltagerne i vores eksperiment har deltaget i en pair programming-test og efterfølgende skal vurdere deres egne, individuelle evner, kan det være svært (og måske umuligt) at adskille egne evner fra parrets samlede præstation. Dette kan efter vores vurdering både påvirke deres selvvurdering i positiv og negativ retning, afhængig af, hvordan de har oplevet dét at programmere i par. </w:t>
      </w:r>
    </w:p>
    <w:p w14:paraId="4EACF199" w14:textId="5BB0ED3E" w:rsidR="00CA22B3" w:rsidRPr="00B30884" w:rsidRDefault="00CA22B3" w:rsidP="00CA22B3">
      <w:r>
        <w:t xml:space="preserve">Vi kan formentlig ikke undgå en usikkerhed i vores resultater pga. denne potentielle bias. Men vi kan tilstræbe at gøre dens indflydelse så lille som muligt ved så vidt som muligt at parre deltagere med samme faglige niveau. Og vi bør </w:t>
      </w:r>
      <w:r w:rsidR="00872ED6">
        <w:t xml:space="preserve">igen </w:t>
      </w:r>
      <w:r>
        <w:t xml:space="preserve">understrege i spørgeskemaet, at det er tilliden til deres egne kompetencer </w:t>
      </w:r>
      <w:r w:rsidR="00872ED6">
        <w:rPr>
          <w:i/>
          <w:iCs/>
        </w:rPr>
        <w:t>her og nu</w:t>
      </w:r>
      <w:r>
        <w:rPr>
          <w:i/>
          <w:iCs/>
        </w:rPr>
        <w:t>,</w:t>
      </w:r>
      <w:r>
        <w:t xml:space="preserve"> de skal vurdere, ikke deres kompetencer i relation til den opgave, de lige har løst.</w:t>
      </w:r>
    </w:p>
    <w:p w14:paraId="5BBD49EE" w14:textId="77777777" w:rsidR="00CA22B3" w:rsidRDefault="00CA22B3" w:rsidP="00CA22B3"/>
    <w:p w14:paraId="07CA1704" w14:textId="77777777" w:rsidR="00CA22B3" w:rsidRDefault="00CA22B3" w:rsidP="0076409D">
      <w:pPr>
        <w:pStyle w:val="Overskrift2"/>
      </w:pPr>
      <w:bookmarkStart w:id="16" w:name="_Toc95388295"/>
      <w:r>
        <w:t>Anonymitet</w:t>
      </w:r>
      <w:bookmarkEnd w:id="16"/>
    </w:p>
    <w:p w14:paraId="6EE1A8FA" w14:textId="77777777" w:rsidR="00CA22B3" w:rsidRDefault="00CA22B3" w:rsidP="00CA22B3">
      <w:r w:rsidRPr="00D87CC8">
        <w:t xml:space="preserve">Social bias angår ikke kun </w:t>
      </w:r>
      <w:r>
        <w:t xml:space="preserve">deltagernes forhold til de andre deltagere. </w:t>
      </w:r>
      <w:r w:rsidRPr="00B02D80">
        <w:t>Det angår også deres forhold til os som undersøgere</w:t>
      </w:r>
      <w:r>
        <w:t xml:space="preserve"> – især set i lyset af, at vi er undervisere, som i andre sammenhænge skal undervise dem og bedømme deres præstationer på uddannelsen. Der er ikke langt fra denne erkendelse til en forestilling om, at det kan påvirke deltagernes selvvurdering og måske – i en vis udstrækning – transformere den til en selv</w:t>
      </w:r>
      <w:r w:rsidRPr="002238E6">
        <w:rPr>
          <w:i/>
          <w:iCs/>
        </w:rPr>
        <w:t>fremstilling</w:t>
      </w:r>
      <w:r>
        <w:t>. F.eks. kan én deltager vurdere sine egne evner højere end ellers, fordi vedkommende gerne vil gøre et godt indtryk på sine undervisere, mens en anden deltager kan vurdere sig lavere end ellers, fordi vedkommende ikke vil fremstå som utroværdig, hvis det efterfølgende testresultat viser noget andet. Derudover er der risiko for, at nogle deltagere vil sidestille selve testen med en eksamenssituation og dermed blive nervøse og føle, at målet er at præstere godt – hvilket som konsekvens kan påvirke deres præstation og dermed den efterfølgende selvvurdering.</w:t>
      </w:r>
    </w:p>
    <w:p w14:paraId="621C6552" w14:textId="77777777" w:rsidR="00CA22B3" w:rsidRDefault="00CA22B3" w:rsidP="00CA22B3">
      <w:pPr>
        <w:rPr>
          <w:i/>
          <w:iCs/>
        </w:rPr>
      </w:pPr>
      <w:r>
        <w:t xml:space="preserve">Anonymisering af deltagerne kan hjælpe til at minimere denne sociale bias. </w:t>
      </w:r>
      <w:proofErr w:type="spellStart"/>
      <w:r w:rsidRPr="00B01327">
        <w:rPr>
          <w:lang w:val="en-US"/>
        </w:rPr>
        <w:t>Som</w:t>
      </w:r>
      <w:proofErr w:type="spellEnd"/>
      <w:r w:rsidRPr="00B01327">
        <w:rPr>
          <w:lang w:val="en-US"/>
        </w:rPr>
        <w:t xml:space="preserve"> Bandura da </w:t>
      </w:r>
      <w:proofErr w:type="spellStart"/>
      <w:r w:rsidRPr="00B01327">
        <w:rPr>
          <w:lang w:val="en-US"/>
        </w:rPr>
        <w:t>også</w:t>
      </w:r>
      <w:proofErr w:type="spellEnd"/>
      <w:r w:rsidRPr="00B01327">
        <w:rPr>
          <w:lang w:val="en-US"/>
        </w:rPr>
        <w:t xml:space="preserve"> </w:t>
      </w:r>
      <w:proofErr w:type="spellStart"/>
      <w:r w:rsidRPr="00B01327">
        <w:rPr>
          <w:lang w:val="en-US"/>
        </w:rPr>
        <w:t>påpeger</w:t>
      </w:r>
      <w:proofErr w:type="spellEnd"/>
      <w:r w:rsidRPr="00B01327">
        <w:rPr>
          <w:lang w:val="en-US"/>
        </w:rPr>
        <w:t>:</w:t>
      </w:r>
      <w:r>
        <w:rPr>
          <w:lang w:val="en-US"/>
        </w:rPr>
        <w:t xml:space="preserve"> </w:t>
      </w:r>
      <w:r w:rsidRPr="00F01FFF">
        <w:rPr>
          <w:i/>
          <w:iCs/>
          <w:lang w:val="en-US"/>
        </w:rPr>
        <w:t>”</w:t>
      </w:r>
      <w:r>
        <w:rPr>
          <w:i/>
          <w:iCs/>
          <w:lang w:val="en-US"/>
        </w:rPr>
        <w:t>S</w:t>
      </w:r>
      <w:r w:rsidRPr="00F01FFF">
        <w:rPr>
          <w:i/>
          <w:iCs/>
          <w:lang w:val="en-US"/>
        </w:rPr>
        <w:t>elf-efficacy judgments are</w:t>
      </w:r>
      <w:r>
        <w:rPr>
          <w:i/>
          <w:iCs/>
          <w:lang w:val="en-US"/>
        </w:rPr>
        <w:t xml:space="preserve"> recorded privately without personal identification to reduce social evaluative concerns.”</w:t>
      </w:r>
      <w:r>
        <w:rPr>
          <w:i/>
          <w:iCs/>
          <w:lang w:val="en-US"/>
        </w:rPr>
        <w:fldChar w:fldCharType="begin"/>
      </w:r>
      <w:r>
        <w:rPr>
          <w:i/>
          <w:iCs/>
          <w:lang w:val="en-US"/>
        </w:rPr>
        <w:instrText xml:space="preserve"> ADDIN ZOTERO_ITEM CSL_CITATION {"citationID":"kL4WqnXY","properties":{"formattedCitation":"(Urdan and Pajares 2006:\\uc0\\u160{}314)","plainCitation":"(Urdan and Pajares 2006: 314)","noteIndex":0},"citationItems":[{"id":190,"uris":["http://zotero.org/groups/2433989/items/NRYRDKFB"],"uri":["http://zotero.org/groups/2433989/items/NRYRDKFB"],"itemData":{"id":190,"type":"book","abstract":"The introduction of the psychological construct of selfefficacy is widely acknowledged as one of the most important developments in the history of psychology. Today, it is simply not possible to explain phenomena such as human motivation, learning, selfregulation, and accomplishment without discussing the role played by selfefficacy beliefs. In this, the fifth volume of our series on adolescence and education, we focus on the selfefficacy beliefs of adolescents. We are proud and fortunate to be able to bring together the most prominent voices in the study of selfefficacy, including that of the Father of Social Cognitive Theory and of selfefficacy, Professor Albert Bandura. It is our hope, and our expectation, that this volume will become required reading for all students and scholars in the areas of adolescence and of motivation and, of course, for all who play a pivotal role in the education and care of youth.","ISBN":"978-1-60752-750-3","language":"en","note":"Google-Books-ID: P_onDwAAQBAJ","number-of-pages":"379","publisher":"IAP","source":"Google Books","title":"SelfEfficacy Beliefs of Adolescents","author":[{"family":"Urdan","given":"Tim"},{"family":"Pajares","given":"Frank"}],"issued":{"date-parts":[["2006",2,1]]}},"locator":"314","label":"page"}],"schema":"https://github.com/citation-style-language/schema/raw/master/csl-citation.json"} </w:instrText>
      </w:r>
      <w:r>
        <w:rPr>
          <w:i/>
          <w:iCs/>
          <w:lang w:val="en-US"/>
        </w:rPr>
        <w:fldChar w:fldCharType="separate"/>
      </w:r>
      <w:r w:rsidRPr="0013659E">
        <w:rPr>
          <w:rFonts w:ascii="Calibri" w:cs="Calibri"/>
        </w:rPr>
        <w:t>(Urdan and Pajares 2006: 314)</w:t>
      </w:r>
      <w:r>
        <w:rPr>
          <w:i/>
          <w:iCs/>
          <w:lang w:val="en-US"/>
        </w:rPr>
        <w:fldChar w:fldCharType="end"/>
      </w:r>
      <w:r>
        <w:rPr>
          <w:i/>
          <w:iCs/>
        </w:rPr>
        <w:t xml:space="preserve">. </w:t>
      </w:r>
    </w:p>
    <w:p w14:paraId="7667E735" w14:textId="77777777" w:rsidR="00CA22B3" w:rsidRDefault="00CA22B3" w:rsidP="00CA22B3">
      <w:r>
        <w:t xml:space="preserve">Desuden vil anonymitet hjælpe os som undersøgere til ikke at være forudindtagede i vores vurdering af deltagerne, når de skal sættes sammen i par, samt når vi konkluderer på deres selvevalueringer. </w:t>
      </w:r>
    </w:p>
    <w:p w14:paraId="0B1DD617" w14:textId="77777777" w:rsidR="00CA22B3" w:rsidRDefault="00CA22B3" w:rsidP="00CA22B3">
      <w:r>
        <w:t xml:space="preserve">I vores eksperiment vil anonymiseringen konkret ske ved, at hver deltager ved eksperimentets start trækker et nummer, som derefter fungerer som deres ID gennem hele eksperimentet. Når vi efter den første test skal danne par til pair </w:t>
      </w:r>
      <w:proofErr w:type="spellStart"/>
      <w:r>
        <w:t>programming</w:t>
      </w:r>
      <w:proofErr w:type="spellEnd"/>
      <w:r>
        <w:t xml:space="preserve">, kan vi gøre det på basis af testresultaterne alene og ikke på basis af vores forudindtagede holdning til eller erfaring med den enkelte studerende. </w:t>
      </w:r>
    </w:p>
    <w:p w14:paraId="12AAF152" w14:textId="77777777" w:rsidR="00CA22B3" w:rsidRDefault="00CA22B3" w:rsidP="00CA22B3">
      <w:r>
        <w:t>ID-nummeret skal deltagerne angive, hver gang de afleverer hhv. et spørgeskema og en programmeringsopgave. På spørgeskemaerne vil det fremgå som et felt, der skal udfyldes. I programmeringsopgaven vil de blive bedt om at aflevere deres opgave på et usb-stik – i en mappe, som er navngivet med deres ID-numre.</w:t>
      </w:r>
    </w:p>
    <w:p w14:paraId="42F89CC6" w14:textId="77777777" w:rsidR="00CA22B3" w:rsidRDefault="00CA22B3" w:rsidP="00CA22B3">
      <w:r>
        <w:t>En anden, måske mere lavpraktisk måde at sikre anonymitet, kan være at oprette et dokument (f.eks. et Google doc) med numre, som deltagerne så selv markerer som ”taget”. På den måde er der ingen, der har det fulde overblik over, hvilken deltager, der har hvilket nummer. Det giver dog også større risiko for fejl, som senere kan gøre resultaterne ubrugelige (f.eks. hvis to deltagere kommer til at vælge samme nummer).</w:t>
      </w:r>
    </w:p>
    <w:p w14:paraId="0A144A39" w14:textId="7BA378A0" w:rsidR="00824FC7" w:rsidRPr="0076409D" w:rsidRDefault="00CA22B3" w:rsidP="00CA22B3">
      <w:pPr>
        <w:rPr>
          <w:color w:val="FF0000"/>
        </w:rPr>
      </w:pPr>
      <w:r>
        <w:t xml:space="preserve">Anonymiseringsgraden mindskes lidt, når deltagerne efterfølgende arbejder i par, eftersom vi i forbindelse med instruktionen vil se, hvem der deltager i testgruppen, og hvem der deltager i kontrolgruppen. </w:t>
      </w:r>
    </w:p>
    <w:p w14:paraId="1763B0C2" w14:textId="77777777" w:rsidR="00E26284" w:rsidRDefault="00E26284">
      <w:pPr>
        <w:rPr>
          <w:rFonts w:asciiTheme="majorHAnsi" w:eastAsiaTheme="majorEastAsia" w:hAnsiTheme="majorHAnsi" w:cstheme="majorBidi"/>
          <w:color w:val="2F5496" w:themeColor="accent1" w:themeShade="BF"/>
          <w:sz w:val="32"/>
          <w:szCs w:val="32"/>
        </w:rPr>
      </w:pPr>
      <w:r>
        <w:br w:type="page"/>
      </w:r>
    </w:p>
    <w:p w14:paraId="7C8E585A" w14:textId="4D2ECC62" w:rsidR="00CA22B3" w:rsidRPr="00752567" w:rsidRDefault="00CA22B3" w:rsidP="0076409D">
      <w:pPr>
        <w:pStyle w:val="Overskrift1"/>
      </w:pPr>
      <w:bookmarkStart w:id="17" w:name="_Toc95388296"/>
      <w:r w:rsidRPr="00752567">
        <w:lastRenderedPageBreak/>
        <w:t>Opsummering</w:t>
      </w:r>
      <w:bookmarkEnd w:id="17"/>
    </w:p>
    <w:p w14:paraId="7BE073D8" w14:textId="77777777" w:rsidR="00CA22B3" w:rsidRDefault="00CA22B3" w:rsidP="00CA22B3">
      <w:r>
        <w:t>For at opsummere vores metodiske tilgang:</w:t>
      </w:r>
    </w:p>
    <w:p w14:paraId="6CC92F1C" w14:textId="727E70DC" w:rsidR="00CA22B3" w:rsidRDefault="00CA22B3" w:rsidP="00CA22B3">
      <w:pPr>
        <w:pStyle w:val="Listeafsnit"/>
        <w:numPr>
          <w:ilvl w:val="0"/>
          <w:numId w:val="12"/>
        </w:numPr>
        <w:spacing w:after="160" w:line="259" w:lineRule="auto"/>
      </w:pPr>
      <w:r>
        <w:t xml:space="preserve">Vi vil udføre </w:t>
      </w:r>
      <w:r w:rsidR="00564A1C">
        <w:t>to</w:t>
      </w:r>
      <w:r>
        <w:t xml:space="preserve"> </w:t>
      </w:r>
      <w:proofErr w:type="spellStart"/>
      <w:r w:rsidR="00DB7363">
        <w:t>ppc</w:t>
      </w:r>
      <w:proofErr w:type="spellEnd"/>
      <w:r w:rsidR="000C6A12">
        <w:t>-</w:t>
      </w:r>
      <w:r>
        <w:t>eksperiment</w:t>
      </w:r>
      <w:r w:rsidR="00B908E3">
        <w:t>er</w:t>
      </w:r>
      <w:r>
        <w:t xml:space="preserve"> med </w:t>
      </w:r>
      <w:r w:rsidR="00564A1C">
        <w:t>op til 78</w:t>
      </w:r>
      <w:r>
        <w:t xml:space="preserve"> deltagere</w:t>
      </w:r>
      <w:r w:rsidR="00B908E3">
        <w:t xml:space="preserve"> (44 + 34)</w:t>
      </w:r>
      <w:r>
        <w:t>, som undervejs opdeles i en testgruppe (</w:t>
      </w:r>
      <w:r w:rsidR="00B908E3">
        <w:t>2/3</w:t>
      </w:r>
      <w:r>
        <w:t>) og en kontrolgruppe (</w:t>
      </w:r>
      <w:r w:rsidR="00B908E3">
        <w:t>1/3</w:t>
      </w:r>
      <w:r>
        <w:t>). Det absolutte minimum af deltagere er 15 for at sikre anonymitet</w:t>
      </w:r>
      <w:r w:rsidR="00B908E3">
        <w:t xml:space="preserve"> og validt datagrundlag.</w:t>
      </w:r>
    </w:p>
    <w:p w14:paraId="7D2138EF" w14:textId="77777777" w:rsidR="00CA22B3" w:rsidRPr="00C70EFA" w:rsidRDefault="00CA22B3" w:rsidP="00CA22B3">
      <w:pPr>
        <w:pStyle w:val="Listeafsnit"/>
        <w:numPr>
          <w:ilvl w:val="0"/>
          <w:numId w:val="12"/>
        </w:numPr>
        <w:spacing w:after="160" w:line="259" w:lineRule="auto"/>
      </w:pPr>
      <w:r>
        <w:t xml:space="preserve">Deltagerne er multimediedesign-studerende ved IBA og udgør en proxy-gruppe for </w:t>
      </w:r>
      <w:proofErr w:type="spellStart"/>
      <w:r>
        <w:rPr>
          <w:i/>
          <w:iCs/>
        </w:rPr>
        <w:t>semi</w:t>
      </w:r>
      <w:proofErr w:type="spellEnd"/>
      <w:r>
        <w:rPr>
          <w:i/>
          <w:iCs/>
        </w:rPr>
        <w:t>-tekniske</w:t>
      </w:r>
      <w:r>
        <w:rPr>
          <w:i/>
          <w:iCs/>
        </w:rPr>
        <w:softHyphen/>
        <w:t xml:space="preserve"> fagprofiler</w:t>
      </w:r>
    </w:p>
    <w:p w14:paraId="7E921B16" w14:textId="35CD0ED8" w:rsidR="00CA22B3" w:rsidRDefault="00CA22B3" w:rsidP="00CA22B3">
      <w:pPr>
        <w:pStyle w:val="Listeafsnit"/>
        <w:numPr>
          <w:ilvl w:val="0"/>
          <w:numId w:val="12"/>
        </w:numPr>
        <w:spacing w:after="160" w:line="259" w:lineRule="auto"/>
      </w:pPr>
      <w:r>
        <w:t>Deltagerne skal i løbet af eksperimentet besvare t</w:t>
      </w:r>
      <w:r w:rsidR="005F49E7">
        <w:t>o</w:t>
      </w:r>
      <w:r>
        <w:t xml:space="preserve"> ens spørgeskemaer og løse </w:t>
      </w:r>
      <w:r w:rsidR="005F49E7">
        <w:t>et opgavesæt af programmeringsopgaver</w:t>
      </w:r>
      <w:r>
        <w:t xml:space="preserve">. Efter </w:t>
      </w:r>
      <w:r w:rsidR="005F49E7">
        <w:t>første spørgeskema</w:t>
      </w:r>
      <w:r w:rsidR="00BB1323">
        <w:t xml:space="preserve"> (O</w:t>
      </w:r>
      <w:r w:rsidR="00BB1323" w:rsidRPr="00BB1323">
        <w:rPr>
          <w:vertAlign w:val="subscript"/>
        </w:rPr>
        <w:t>1</w:t>
      </w:r>
      <w:r w:rsidR="00BB1323">
        <w:t>)</w:t>
      </w:r>
      <w:r w:rsidR="005F49E7">
        <w:t xml:space="preserve"> </w:t>
      </w:r>
      <w:r>
        <w:t xml:space="preserve">sætter vi deltagerne sammen i par ud fra fagligt niveau </w:t>
      </w:r>
      <w:r w:rsidR="005F49E7">
        <w:t xml:space="preserve">(baseret på selvvurderingen) </w:t>
      </w:r>
      <w:r>
        <w:t>og køn. Kontrolgruppen dannes ud fra en matching-strategi. Test</w:t>
      </w:r>
      <w:r w:rsidR="005F49E7">
        <w:t>en</w:t>
      </w:r>
      <w:r>
        <w:t xml:space="preserve"> udføres herefter i par (testgruppe) og individuelt (kontrolgruppe). Spørgeskema </w:t>
      </w:r>
      <w:r w:rsidR="005F49E7">
        <w:t>2</w:t>
      </w:r>
      <w:r>
        <w:t xml:space="preserve"> </w:t>
      </w:r>
      <w:r w:rsidR="00BB1323">
        <w:t>(O</w:t>
      </w:r>
      <w:r w:rsidR="00BB1323">
        <w:rPr>
          <w:vertAlign w:val="subscript"/>
        </w:rPr>
        <w:t>2</w:t>
      </w:r>
      <w:r w:rsidR="00BB1323">
        <w:t xml:space="preserve">) </w:t>
      </w:r>
      <w:r>
        <w:t>besvares individuelt.</w:t>
      </w:r>
    </w:p>
    <w:p w14:paraId="788C2E52" w14:textId="17C7FAF1" w:rsidR="00B14939" w:rsidRDefault="00CA22B3" w:rsidP="00B14939">
      <w:pPr>
        <w:pStyle w:val="Listeafsnit"/>
        <w:numPr>
          <w:ilvl w:val="0"/>
          <w:numId w:val="12"/>
        </w:numPr>
        <w:spacing w:after="160" w:line="259" w:lineRule="auto"/>
      </w:pPr>
      <w:r>
        <w:t>Til sidst indsamles spørgeskemaer. Ud fra en komparativ analyse af spørgeskema 1</w:t>
      </w:r>
      <w:r w:rsidR="005F49E7">
        <w:t xml:space="preserve"> og 2</w:t>
      </w:r>
      <w:r>
        <w:t xml:space="preserve"> og sammenligning mellem testgruppe og kontrolgruppe kan vi se, om pair </w:t>
      </w:r>
      <w:proofErr w:type="spellStart"/>
      <w:r>
        <w:t>programming</w:t>
      </w:r>
      <w:proofErr w:type="spellEnd"/>
      <w:r>
        <w:t xml:space="preserve"> har haft en indflydelse på deltagernes faglige selvtillid.</w:t>
      </w:r>
    </w:p>
    <w:p w14:paraId="3B81F12D" w14:textId="77777777" w:rsidR="00B14939" w:rsidRPr="00000086" w:rsidRDefault="00B14939" w:rsidP="0076409D">
      <w:pPr>
        <w:pStyle w:val="Overskrift1"/>
        <w:rPr>
          <w:lang w:val="en-US"/>
        </w:rPr>
      </w:pPr>
      <w:bookmarkStart w:id="18" w:name="_Toc95388297"/>
      <w:proofErr w:type="spellStart"/>
      <w:r w:rsidRPr="00000086">
        <w:rPr>
          <w:lang w:val="en-US"/>
        </w:rPr>
        <w:t>Bibliografi</w:t>
      </w:r>
      <w:bookmarkEnd w:id="18"/>
      <w:proofErr w:type="spellEnd"/>
    </w:p>
    <w:p w14:paraId="030E1575" w14:textId="087D7171" w:rsidR="00B14939" w:rsidRDefault="00B14939" w:rsidP="00B14939">
      <w:pPr>
        <w:widowControl w:val="0"/>
        <w:autoSpaceDE w:val="0"/>
        <w:autoSpaceDN w:val="0"/>
        <w:adjustRightInd w:val="0"/>
        <w:rPr>
          <w:rFonts w:ascii="Calibri" w:cs="Calibri"/>
          <w:lang w:val="en-US"/>
        </w:rPr>
      </w:pPr>
      <w:r>
        <w:fldChar w:fldCharType="begin"/>
      </w:r>
      <w:r w:rsidRPr="0052582D">
        <w:rPr>
          <w:lang w:val="en-US"/>
        </w:rPr>
        <w:instrText xml:space="preserve"> ADDIN ZOTERO_BIBL {"uncited":[],"omitted":[],"custom":[]} CSL_BIBLIOGRAPHY </w:instrText>
      </w:r>
      <w:r>
        <w:fldChar w:fldCharType="separate"/>
      </w:r>
      <w:r w:rsidRPr="005C7157">
        <w:rPr>
          <w:rFonts w:ascii="Calibri" w:cs="Calibri"/>
          <w:lang w:val="en-US"/>
        </w:rPr>
        <w:t xml:space="preserve">Choi, K.S., Deek, F.P., and Im, I. (2008) ‘Exploring the Underlying Aspects of Pair Programming: The Impact of Personality’. </w:t>
      </w:r>
      <w:r w:rsidRPr="005C7157">
        <w:rPr>
          <w:rFonts w:ascii="Calibri" w:cs="Calibri"/>
          <w:i/>
          <w:iCs/>
          <w:lang w:val="en-US"/>
        </w:rPr>
        <w:t>Information &amp; Software Technology</w:t>
      </w:r>
      <w:r w:rsidRPr="005C7157">
        <w:rPr>
          <w:rFonts w:ascii="Calibri" w:cs="Calibri"/>
          <w:lang w:val="en-US"/>
        </w:rPr>
        <w:t xml:space="preserve"> 50 (11), 1114–1126</w:t>
      </w:r>
    </w:p>
    <w:p w14:paraId="4F75B4B2" w14:textId="77777777" w:rsidR="007265F2" w:rsidRPr="005C7157" w:rsidRDefault="007265F2" w:rsidP="00B14939">
      <w:pPr>
        <w:widowControl w:val="0"/>
        <w:autoSpaceDE w:val="0"/>
        <w:autoSpaceDN w:val="0"/>
        <w:adjustRightInd w:val="0"/>
        <w:rPr>
          <w:rFonts w:ascii="Calibri" w:cs="Calibri"/>
          <w:lang w:val="en-US"/>
        </w:rPr>
      </w:pPr>
    </w:p>
    <w:p w14:paraId="4E59CF44" w14:textId="41925ED3" w:rsidR="00B14939" w:rsidRDefault="00B14939" w:rsidP="00B14939">
      <w:pPr>
        <w:widowControl w:val="0"/>
        <w:autoSpaceDE w:val="0"/>
        <w:autoSpaceDN w:val="0"/>
        <w:adjustRightInd w:val="0"/>
        <w:rPr>
          <w:rFonts w:ascii="Calibri" w:cs="Calibri"/>
          <w:lang w:val="en-US"/>
        </w:rPr>
      </w:pPr>
      <w:r w:rsidRPr="005C7157">
        <w:rPr>
          <w:rFonts w:ascii="Calibri" w:cs="Calibri"/>
          <w:lang w:val="en-US"/>
        </w:rPr>
        <w:t xml:space="preserve">Coleman, R. (2018) </w:t>
      </w:r>
      <w:r w:rsidRPr="005C7157">
        <w:rPr>
          <w:rFonts w:ascii="Calibri" w:cs="Calibri"/>
          <w:i/>
          <w:iCs/>
          <w:lang w:val="en-US"/>
        </w:rPr>
        <w:t>Designing Experiments for the Social Sciences: How to Plan, Create, and Execute Research Using Experiments</w:t>
      </w:r>
      <w:r w:rsidRPr="005C7157">
        <w:rPr>
          <w:rFonts w:ascii="Calibri" w:cs="Calibri"/>
          <w:lang w:val="en-US"/>
        </w:rPr>
        <w:t>. SAGE Publications</w:t>
      </w:r>
    </w:p>
    <w:p w14:paraId="274CA456" w14:textId="77777777" w:rsidR="007265F2" w:rsidRPr="005C7157" w:rsidRDefault="007265F2" w:rsidP="00B14939">
      <w:pPr>
        <w:widowControl w:val="0"/>
        <w:autoSpaceDE w:val="0"/>
        <w:autoSpaceDN w:val="0"/>
        <w:adjustRightInd w:val="0"/>
        <w:rPr>
          <w:rFonts w:ascii="Calibri" w:cs="Calibri"/>
          <w:lang w:val="en-US"/>
        </w:rPr>
      </w:pPr>
    </w:p>
    <w:p w14:paraId="66715286" w14:textId="77777777" w:rsidR="00B14939" w:rsidRPr="005C7157" w:rsidRDefault="00B14939" w:rsidP="00B14939">
      <w:pPr>
        <w:widowControl w:val="0"/>
        <w:autoSpaceDE w:val="0"/>
        <w:autoSpaceDN w:val="0"/>
        <w:adjustRightInd w:val="0"/>
        <w:rPr>
          <w:rFonts w:ascii="Calibri" w:cs="Calibri"/>
        </w:rPr>
      </w:pPr>
      <w:r w:rsidRPr="005C7157">
        <w:rPr>
          <w:rFonts w:ascii="Calibri" w:cs="Calibri"/>
          <w:lang w:val="en-US"/>
        </w:rPr>
        <w:t xml:space="preserve">Urdan, T. and Pajares, F. (2006) </w:t>
      </w:r>
      <w:r w:rsidRPr="005C7157">
        <w:rPr>
          <w:rFonts w:ascii="Calibri" w:cs="Calibri"/>
          <w:i/>
          <w:iCs/>
          <w:lang w:val="en-US"/>
        </w:rPr>
        <w:t>SelfEfficacy Beliefs of Adolescents</w:t>
      </w:r>
      <w:r w:rsidRPr="005C7157">
        <w:rPr>
          <w:rFonts w:ascii="Calibri" w:cs="Calibri"/>
          <w:lang w:val="en-US"/>
        </w:rPr>
        <w:t xml:space="preserve">. </w:t>
      </w:r>
      <w:r w:rsidRPr="005C7157">
        <w:rPr>
          <w:rFonts w:ascii="Calibri" w:cs="Calibri"/>
        </w:rPr>
        <w:t>IAP</w:t>
      </w:r>
    </w:p>
    <w:p w14:paraId="3C740EAE" w14:textId="076134A8" w:rsidR="00CD3B23" w:rsidRPr="00170096" w:rsidRDefault="00B14939" w:rsidP="00170096">
      <w:pPr>
        <w:spacing w:after="160" w:line="259" w:lineRule="auto"/>
      </w:pPr>
      <w:r>
        <w:fldChar w:fldCharType="end"/>
      </w:r>
    </w:p>
    <w:sectPr w:rsidR="00CD3B23" w:rsidRPr="00170096" w:rsidSect="00315147">
      <w:footerReference w:type="even" r:id="rId12"/>
      <w:footerReference w:type="default" r:id="rId13"/>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2AC38" w14:textId="77777777" w:rsidR="003D7231" w:rsidRDefault="003D7231" w:rsidP="00D86940">
      <w:r>
        <w:separator/>
      </w:r>
    </w:p>
  </w:endnote>
  <w:endnote w:type="continuationSeparator" w:id="0">
    <w:p w14:paraId="7120E2BB" w14:textId="77777777" w:rsidR="003D7231" w:rsidRDefault="003D7231" w:rsidP="00D86940">
      <w:r>
        <w:continuationSeparator/>
      </w:r>
    </w:p>
  </w:endnote>
  <w:endnote w:type="continuationNotice" w:id="1">
    <w:p w14:paraId="4885A515" w14:textId="77777777" w:rsidR="003D7231" w:rsidRDefault="003D72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5052098"/>
      <w:docPartObj>
        <w:docPartGallery w:val="Page Numbers (Bottom of Page)"/>
        <w:docPartUnique/>
      </w:docPartObj>
    </w:sdtPr>
    <w:sdtEndPr>
      <w:rPr>
        <w:rStyle w:val="Sidetal"/>
      </w:rPr>
    </w:sdtEndPr>
    <w:sdtContent>
      <w:p w14:paraId="5D0C33FD" w14:textId="25CCB6A3" w:rsidR="0026176C" w:rsidRDefault="0026176C" w:rsidP="00DA0414">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end"/>
        </w:r>
      </w:p>
    </w:sdtContent>
  </w:sdt>
  <w:p w14:paraId="1387D53D" w14:textId="77777777" w:rsidR="0026176C" w:rsidRDefault="0026176C" w:rsidP="0026176C">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400522799"/>
      <w:docPartObj>
        <w:docPartGallery w:val="Page Numbers (Bottom of Page)"/>
        <w:docPartUnique/>
      </w:docPartObj>
    </w:sdtPr>
    <w:sdtEndPr>
      <w:rPr>
        <w:rStyle w:val="Sidetal"/>
      </w:rPr>
    </w:sdtEndPr>
    <w:sdtContent>
      <w:p w14:paraId="36F07E23" w14:textId="18CB9249" w:rsidR="0026176C" w:rsidRDefault="0026176C" w:rsidP="00DA0414">
        <w:pPr>
          <w:pStyle w:val="Sidefod"/>
          <w:framePr w:wrap="none" w:vAnchor="text" w:hAnchor="margin" w:xAlign="center"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272E5145" w14:textId="77777777" w:rsidR="0026176C" w:rsidRDefault="0026176C" w:rsidP="0026176C">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5EE45" w14:textId="77777777" w:rsidR="003D7231" w:rsidRDefault="003D7231" w:rsidP="00D86940">
      <w:r>
        <w:separator/>
      </w:r>
    </w:p>
  </w:footnote>
  <w:footnote w:type="continuationSeparator" w:id="0">
    <w:p w14:paraId="0CA8138C" w14:textId="77777777" w:rsidR="003D7231" w:rsidRDefault="003D7231" w:rsidP="00D86940">
      <w:r>
        <w:continuationSeparator/>
      </w:r>
    </w:p>
  </w:footnote>
  <w:footnote w:type="continuationNotice" w:id="1">
    <w:p w14:paraId="2C247384" w14:textId="77777777" w:rsidR="003D7231" w:rsidRDefault="003D7231"/>
  </w:footnote>
  <w:footnote w:id="2">
    <w:p w14:paraId="4F0EC93A" w14:textId="7D5F1C13" w:rsidR="00A74CF6" w:rsidRDefault="00A74CF6">
      <w:pPr>
        <w:pStyle w:val="Fodnotetekst"/>
      </w:pPr>
      <w:r>
        <w:rPr>
          <w:rStyle w:val="Fodnotehenvisning"/>
        </w:rPr>
        <w:footnoteRef/>
      </w:r>
      <w:r>
        <w:t xml:space="preserve"> </w:t>
      </w:r>
      <w:r w:rsidRPr="004B5680">
        <w:t xml:space="preserve">Man </w:t>
      </w:r>
      <w:r>
        <w:t>kan argumentere for, at vi reelt undersøger på flere levels end to, når vi – som vi kommer ind på senere – ”parrer” vores deltagere ud fra fagligt niveau og køn</w:t>
      </w:r>
      <w:r w:rsidR="00A57ACB">
        <w:t>.</w:t>
      </w:r>
      <w:r>
        <w:t xml:space="preserve"> </w:t>
      </w:r>
      <w:r w:rsidR="00A57ACB">
        <w:t>Men</w:t>
      </w:r>
      <w:r>
        <w:t xml:space="preserve"> da vi primært gør dette for at understøtte samarbejdet – ikke for at undersøge indflydelsen på resultatet (det er som nævnt allerede gjort) – vil vi ikke betragte eksperimentet som havende flere end to levels (pair programming og individuel programm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B46CB"/>
    <w:multiLevelType w:val="hybridMultilevel"/>
    <w:tmpl w:val="2A322E0E"/>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A411B59"/>
    <w:multiLevelType w:val="hybridMultilevel"/>
    <w:tmpl w:val="BDFC127C"/>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4D43C90"/>
    <w:multiLevelType w:val="hybridMultilevel"/>
    <w:tmpl w:val="C848126C"/>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174B5719"/>
    <w:multiLevelType w:val="hybridMultilevel"/>
    <w:tmpl w:val="23EC59B2"/>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84303E9"/>
    <w:multiLevelType w:val="hybridMultilevel"/>
    <w:tmpl w:val="40B84E9C"/>
    <w:lvl w:ilvl="0" w:tplc="0AA26668">
      <w:start w:val="1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ADA5FBC"/>
    <w:multiLevelType w:val="hybridMultilevel"/>
    <w:tmpl w:val="1466EBB0"/>
    <w:lvl w:ilvl="0" w:tplc="0406000F">
      <w:start w:val="1"/>
      <w:numFmt w:val="decimal"/>
      <w:lvlText w:val="%1."/>
      <w:lvlJc w:val="left"/>
      <w:pPr>
        <w:ind w:left="720" w:hanging="360"/>
      </w:pPr>
      <w:rPr>
        <w:rFonts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17F2EA2"/>
    <w:multiLevelType w:val="hybridMultilevel"/>
    <w:tmpl w:val="954ADF1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224C75CD"/>
    <w:multiLevelType w:val="hybridMultilevel"/>
    <w:tmpl w:val="F6F01630"/>
    <w:lvl w:ilvl="0" w:tplc="04060001">
      <w:start w:val="1"/>
      <w:numFmt w:val="bullet"/>
      <w:lvlText w:val=""/>
      <w:lvlJc w:val="left"/>
      <w:pPr>
        <w:ind w:left="1948" w:hanging="360"/>
      </w:pPr>
      <w:rPr>
        <w:rFonts w:ascii="Symbol" w:hAnsi="Symbol" w:cs="Symbol" w:hint="default"/>
      </w:rPr>
    </w:lvl>
    <w:lvl w:ilvl="1" w:tplc="04060003" w:tentative="1">
      <w:start w:val="1"/>
      <w:numFmt w:val="bullet"/>
      <w:lvlText w:val="o"/>
      <w:lvlJc w:val="left"/>
      <w:pPr>
        <w:ind w:left="2668" w:hanging="360"/>
      </w:pPr>
      <w:rPr>
        <w:rFonts w:ascii="Courier New" w:hAnsi="Courier New" w:cs="Courier New" w:hint="default"/>
      </w:rPr>
    </w:lvl>
    <w:lvl w:ilvl="2" w:tplc="04060005" w:tentative="1">
      <w:start w:val="1"/>
      <w:numFmt w:val="bullet"/>
      <w:lvlText w:val=""/>
      <w:lvlJc w:val="left"/>
      <w:pPr>
        <w:ind w:left="3388" w:hanging="360"/>
      </w:pPr>
      <w:rPr>
        <w:rFonts w:ascii="Wingdings" w:hAnsi="Wingdings" w:cs="Wingdings" w:hint="default"/>
      </w:rPr>
    </w:lvl>
    <w:lvl w:ilvl="3" w:tplc="04060001" w:tentative="1">
      <w:start w:val="1"/>
      <w:numFmt w:val="bullet"/>
      <w:lvlText w:val=""/>
      <w:lvlJc w:val="left"/>
      <w:pPr>
        <w:ind w:left="4108" w:hanging="360"/>
      </w:pPr>
      <w:rPr>
        <w:rFonts w:ascii="Symbol" w:hAnsi="Symbol" w:cs="Symbol" w:hint="default"/>
      </w:rPr>
    </w:lvl>
    <w:lvl w:ilvl="4" w:tplc="04060003" w:tentative="1">
      <w:start w:val="1"/>
      <w:numFmt w:val="bullet"/>
      <w:lvlText w:val="o"/>
      <w:lvlJc w:val="left"/>
      <w:pPr>
        <w:ind w:left="4828" w:hanging="360"/>
      </w:pPr>
      <w:rPr>
        <w:rFonts w:ascii="Courier New" w:hAnsi="Courier New" w:cs="Courier New" w:hint="default"/>
      </w:rPr>
    </w:lvl>
    <w:lvl w:ilvl="5" w:tplc="04060005" w:tentative="1">
      <w:start w:val="1"/>
      <w:numFmt w:val="bullet"/>
      <w:lvlText w:val=""/>
      <w:lvlJc w:val="left"/>
      <w:pPr>
        <w:ind w:left="5548" w:hanging="360"/>
      </w:pPr>
      <w:rPr>
        <w:rFonts w:ascii="Wingdings" w:hAnsi="Wingdings" w:cs="Wingdings" w:hint="default"/>
      </w:rPr>
    </w:lvl>
    <w:lvl w:ilvl="6" w:tplc="04060001" w:tentative="1">
      <w:start w:val="1"/>
      <w:numFmt w:val="bullet"/>
      <w:lvlText w:val=""/>
      <w:lvlJc w:val="left"/>
      <w:pPr>
        <w:ind w:left="6268" w:hanging="360"/>
      </w:pPr>
      <w:rPr>
        <w:rFonts w:ascii="Symbol" w:hAnsi="Symbol" w:cs="Symbol" w:hint="default"/>
      </w:rPr>
    </w:lvl>
    <w:lvl w:ilvl="7" w:tplc="04060003" w:tentative="1">
      <w:start w:val="1"/>
      <w:numFmt w:val="bullet"/>
      <w:lvlText w:val="o"/>
      <w:lvlJc w:val="left"/>
      <w:pPr>
        <w:ind w:left="6988" w:hanging="360"/>
      </w:pPr>
      <w:rPr>
        <w:rFonts w:ascii="Courier New" w:hAnsi="Courier New" w:cs="Courier New" w:hint="default"/>
      </w:rPr>
    </w:lvl>
    <w:lvl w:ilvl="8" w:tplc="04060005" w:tentative="1">
      <w:start w:val="1"/>
      <w:numFmt w:val="bullet"/>
      <w:lvlText w:val=""/>
      <w:lvlJc w:val="left"/>
      <w:pPr>
        <w:ind w:left="7708" w:hanging="360"/>
      </w:pPr>
      <w:rPr>
        <w:rFonts w:ascii="Wingdings" w:hAnsi="Wingdings" w:cs="Wingdings" w:hint="default"/>
      </w:rPr>
    </w:lvl>
  </w:abstractNum>
  <w:abstractNum w:abstractNumId="8" w15:restartNumberingAfterBreak="0">
    <w:nsid w:val="252E21A7"/>
    <w:multiLevelType w:val="hybridMultilevel"/>
    <w:tmpl w:val="5DF64206"/>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27B63096"/>
    <w:multiLevelType w:val="hybridMultilevel"/>
    <w:tmpl w:val="640C88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97223AB"/>
    <w:multiLevelType w:val="hybridMultilevel"/>
    <w:tmpl w:val="058660A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3646668C"/>
    <w:multiLevelType w:val="hybridMultilevel"/>
    <w:tmpl w:val="B7DCF37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1AC2A32"/>
    <w:multiLevelType w:val="hybridMultilevel"/>
    <w:tmpl w:val="060C69C6"/>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10E4A93"/>
    <w:multiLevelType w:val="hybridMultilevel"/>
    <w:tmpl w:val="50067B46"/>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76635A7"/>
    <w:multiLevelType w:val="hybridMultilevel"/>
    <w:tmpl w:val="241E1A44"/>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66354E16"/>
    <w:multiLevelType w:val="hybridMultilevel"/>
    <w:tmpl w:val="B4A2376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6" w15:restartNumberingAfterBreak="0">
    <w:nsid w:val="67474B9D"/>
    <w:multiLevelType w:val="hybridMultilevel"/>
    <w:tmpl w:val="28C44972"/>
    <w:lvl w:ilvl="0" w:tplc="04060001">
      <w:start w:val="1"/>
      <w:numFmt w:val="bullet"/>
      <w:lvlText w:val=""/>
      <w:lvlJc w:val="left"/>
      <w:pPr>
        <w:ind w:left="1948" w:hanging="360"/>
      </w:pPr>
      <w:rPr>
        <w:rFonts w:ascii="Symbol" w:hAnsi="Symbol" w:cs="Symbol" w:hint="default"/>
      </w:rPr>
    </w:lvl>
    <w:lvl w:ilvl="1" w:tplc="04060003" w:tentative="1">
      <w:start w:val="1"/>
      <w:numFmt w:val="bullet"/>
      <w:lvlText w:val="o"/>
      <w:lvlJc w:val="left"/>
      <w:pPr>
        <w:ind w:left="2668" w:hanging="360"/>
      </w:pPr>
      <w:rPr>
        <w:rFonts w:ascii="Courier New" w:hAnsi="Courier New" w:cs="Courier New" w:hint="default"/>
      </w:rPr>
    </w:lvl>
    <w:lvl w:ilvl="2" w:tplc="04060005" w:tentative="1">
      <w:start w:val="1"/>
      <w:numFmt w:val="bullet"/>
      <w:lvlText w:val=""/>
      <w:lvlJc w:val="left"/>
      <w:pPr>
        <w:ind w:left="3388" w:hanging="360"/>
      </w:pPr>
      <w:rPr>
        <w:rFonts w:ascii="Wingdings" w:hAnsi="Wingdings" w:cs="Wingdings" w:hint="default"/>
      </w:rPr>
    </w:lvl>
    <w:lvl w:ilvl="3" w:tplc="04060001" w:tentative="1">
      <w:start w:val="1"/>
      <w:numFmt w:val="bullet"/>
      <w:lvlText w:val=""/>
      <w:lvlJc w:val="left"/>
      <w:pPr>
        <w:ind w:left="4108" w:hanging="360"/>
      </w:pPr>
      <w:rPr>
        <w:rFonts w:ascii="Symbol" w:hAnsi="Symbol" w:cs="Symbol" w:hint="default"/>
      </w:rPr>
    </w:lvl>
    <w:lvl w:ilvl="4" w:tplc="04060003" w:tentative="1">
      <w:start w:val="1"/>
      <w:numFmt w:val="bullet"/>
      <w:lvlText w:val="o"/>
      <w:lvlJc w:val="left"/>
      <w:pPr>
        <w:ind w:left="4828" w:hanging="360"/>
      </w:pPr>
      <w:rPr>
        <w:rFonts w:ascii="Courier New" w:hAnsi="Courier New" w:cs="Courier New" w:hint="default"/>
      </w:rPr>
    </w:lvl>
    <w:lvl w:ilvl="5" w:tplc="04060005" w:tentative="1">
      <w:start w:val="1"/>
      <w:numFmt w:val="bullet"/>
      <w:lvlText w:val=""/>
      <w:lvlJc w:val="left"/>
      <w:pPr>
        <w:ind w:left="5548" w:hanging="360"/>
      </w:pPr>
      <w:rPr>
        <w:rFonts w:ascii="Wingdings" w:hAnsi="Wingdings" w:cs="Wingdings" w:hint="default"/>
      </w:rPr>
    </w:lvl>
    <w:lvl w:ilvl="6" w:tplc="04060001" w:tentative="1">
      <w:start w:val="1"/>
      <w:numFmt w:val="bullet"/>
      <w:lvlText w:val=""/>
      <w:lvlJc w:val="left"/>
      <w:pPr>
        <w:ind w:left="6268" w:hanging="360"/>
      </w:pPr>
      <w:rPr>
        <w:rFonts w:ascii="Symbol" w:hAnsi="Symbol" w:cs="Symbol" w:hint="default"/>
      </w:rPr>
    </w:lvl>
    <w:lvl w:ilvl="7" w:tplc="04060003" w:tentative="1">
      <w:start w:val="1"/>
      <w:numFmt w:val="bullet"/>
      <w:lvlText w:val="o"/>
      <w:lvlJc w:val="left"/>
      <w:pPr>
        <w:ind w:left="6988" w:hanging="360"/>
      </w:pPr>
      <w:rPr>
        <w:rFonts w:ascii="Courier New" w:hAnsi="Courier New" w:cs="Courier New" w:hint="default"/>
      </w:rPr>
    </w:lvl>
    <w:lvl w:ilvl="8" w:tplc="04060005" w:tentative="1">
      <w:start w:val="1"/>
      <w:numFmt w:val="bullet"/>
      <w:lvlText w:val=""/>
      <w:lvlJc w:val="left"/>
      <w:pPr>
        <w:ind w:left="7708" w:hanging="360"/>
      </w:pPr>
      <w:rPr>
        <w:rFonts w:ascii="Wingdings" w:hAnsi="Wingdings" w:cs="Wingdings" w:hint="default"/>
      </w:rPr>
    </w:lvl>
  </w:abstractNum>
  <w:abstractNum w:abstractNumId="17" w15:restartNumberingAfterBreak="0">
    <w:nsid w:val="69506142"/>
    <w:multiLevelType w:val="hybridMultilevel"/>
    <w:tmpl w:val="C316CF40"/>
    <w:lvl w:ilvl="0" w:tplc="04060001">
      <w:start w:val="1"/>
      <w:numFmt w:val="bullet"/>
      <w:lvlText w:val=""/>
      <w:lvlJc w:val="left"/>
      <w:pPr>
        <w:ind w:left="1520" w:hanging="360"/>
      </w:pPr>
      <w:rPr>
        <w:rFonts w:ascii="Symbol" w:hAnsi="Symbol" w:cs="Symbol" w:hint="default"/>
      </w:rPr>
    </w:lvl>
    <w:lvl w:ilvl="1" w:tplc="04060003" w:tentative="1">
      <w:start w:val="1"/>
      <w:numFmt w:val="bullet"/>
      <w:lvlText w:val="o"/>
      <w:lvlJc w:val="left"/>
      <w:pPr>
        <w:ind w:left="2240" w:hanging="360"/>
      </w:pPr>
      <w:rPr>
        <w:rFonts w:ascii="Courier New" w:hAnsi="Courier New" w:cs="Courier New" w:hint="default"/>
      </w:rPr>
    </w:lvl>
    <w:lvl w:ilvl="2" w:tplc="04060005" w:tentative="1">
      <w:start w:val="1"/>
      <w:numFmt w:val="bullet"/>
      <w:lvlText w:val=""/>
      <w:lvlJc w:val="left"/>
      <w:pPr>
        <w:ind w:left="2960" w:hanging="360"/>
      </w:pPr>
      <w:rPr>
        <w:rFonts w:ascii="Wingdings" w:hAnsi="Wingdings" w:cs="Wingdings" w:hint="default"/>
      </w:rPr>
    </w:lvl>
    <w:lvl w:ilvl="3" w:tplc="04060001" w:tentative="1">
      <w:start w:val="1"/>
      <w:numFmt w:val="bullet"/>
      <w:lvlText w:val=""/>
      <w:lvlJc w:val="left"/>
      <w:pPr>
        <w:ind w:left="3680" w:hanging="360"/>
      </w:pPr>
      <w:rPr>
        <w:rFonts w:ascii="Symbol" w:hAnsi="Symbol" w:cs="Symbol" w:hint="default"/>
      </w:rPr>
    </w:lvl>
    <w:lvl w:ilvl="4" w:tplc="04060003" w:tentative="1">
      <w:start w:val="1"/>
      <w:numFmt w:val="bullet"/>
      <w:lvlText w:val="o"/>
      <w:lvlJc w:val="left"/>
      <w:pPr>
        <w:ind w:left="4400" w:hanging="360"/>
      </w:pPr>
      <w:rPr>
        <w:rFonts w:ascii="Courier New" w:hAnsi="Courier New" w:cs="Courier New" w:hint="default"/>
      </w:rPr>
    </w:lvl>
    <w:lvl w:ilvl="5" w:tplc="04060005" w:tentative="1">
      <w:start w:val="1"/>
      <w:numFmt w:val="bullet"/>
      <w:lvlText w:val=""/>
      <w:lvlJc w:val="left"/>
      <w:pPr>
        <w:ind w:left="5120" w:hanging="360"/>
      </w:pPr>
      <w:rPr>
        <w:rFonts w:ascii="Wingdings" w:hAnsi="Wingdings" w:cs="Wingdings" w:hint="default"/>
      </w:rPr>
    </w:lvl>
    <w:lvl w:ilvl="6" w:tplc="04060001" w:tentative="1">
      <w:start w:val="1"/>
      <w:numFmt w:val="bullet"/>
      <w:lvlText w:val=""/>
      <w:lvlJc w:val="left"/>
      <w:pPr>
        <w:ind w:left="5840" w:hanging="360"/>
      </w:pPr>
      <w:rPr>
        <w:rFonts w:ascii="Symbol" w:hAnsi="Symbol" w:cs="Symbol" w:hint="default"/>
      </w:rPr>
    </w:lvl>
    <w:lvl w:ilvl="7" w:tplc="04060003" w:tentative="1">
      <w:start w:val="1"/>
      <w:numFmt w:val="bullet"/>
      <w:lvlText w:val="o"/>
      <w:lvlJc w:val="left"/>
      <w:pPr>
        <w:ind w:left="6560" w:hanging="360"/>
      </w:pPr>
      <w:rPr>
        <w:rFonts w:ascii="Courier New" w:hAnsi="Courier New" w:cs="Courier New" w:hint="default"/>
      </w:rPr>
    </w:lvl>
    <w:lvl w:ilvl="8" w:tplc="04060005" w:tentative="1">
      <w:start w:val="1"/>
      <w:numFmt w:val="bullet"/>
      <w:lvlText w:val=""/>
      <w:lvlJc w:val="left"/>
      <w:pPr>
        <w:ind w:left="7280" w:hanging="360"/>
      </w:pPr>
      <w:rPr>
        <w:rFonts w:ascii="Wingdings" w:hAnsi="Wingdings" w:cs="Wingdings" w:hint="default"/>
      </w:rPr>
    </w:lvl>
  </w:abstractNum>
  <w:abstractNum w:abstractNumId="18" w15:restartNumberingAfterBreak="0">
    <w:nsid w:val="6BF852FF"/>
    <w:multiLevelType w:val="hybridMultilevel"/>
    <w:tmpl w:val="93C2F83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79A4613D"/>
    <w:multiLevelType w:val="hybridMultilevel"/>
    <w:tmpl w:val="6068102A"/>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7B8B49F7"/>
    <w:multiLevelType w:val="hybridMultilevel"/>
    <w:tmpl w:val="954048B0"/>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E886C41"/>
    <w:multiLevelType w:val="hybridMultilevel"/>
    <w:tmpl w:val="0CDA77D6"/>
    <w:lvl w:ilvl="0" w:tplc="0AA26668">
      <w:start w:val="1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10"/>
  </w:num>
  <w:num w:numId="4">
    <w:abstractNumId w:val="17"/>
  </w:num>
  <w:num w:numId="5">
    <w:abstractNumId w:val="12"/>
  </w:num>
  <w:num w:numId="6">
    <w:abstractNumId w:val="16"/>
  </w:num>
  <w:num w:numId="7">
    <w:abstractNumId w:val="7"/>
  </w:num>
  <w:num w:numId="8">
    <w:abstractNumId w:val="5"/>
  </w:num>
  <w:num w:numId="9">
    <w:abstractNumId w:val="14"/>
  </w:num>
  <w:num w:numId="10">
    <w:abstractNumId w:val="18"/>
  </w:num>
  <w:num w:numId="11">
    <w:abstractNumId w:val="20"/>
  </w:num>
  <w:num w:numId="12">
    <w:abstractNumId w:val="13"/>
  </w:num>
  <w:num w:numId="13">
    <w:abstractNumId w:val="4"/>
  </w:num>
  <w:num w:numId="14">
    <w:abstractNumId w:val="3"/>
  </w:num>
  <w:num w:numId="15">
    <w:abstractNumId w:val="11"/>
  </w:num>
  <w:num w:numId="16">
    <w:abstractNumId w:val="9"/>
  </w:num>
  <w:num w:numId="17">
    <w:abstractNumId w:val="0"/>
  </w:num>
  <w:num w:numId="18">
    <w:abstractNumId w:val="8"/>
  </w:num>
  <w:num w:numId="19">
    <w:abstractNumId w:val="1"/>
  </w:num>
  <w:num w:numId="20">
    <w:abstractNumId w:val="6"/>
  </w:num>
  <w:num w:numId="21">
    <w:abstractNumId w:val="19"/>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9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C59"/>
    <w:rsid w:val="00000086"/>
    <w:rsid w:val="000002E7"/>
    <w:rsid w:val="00000F3A"/>
    <w:rsid w:val="00001CC5"/>
    <w:rsid w:val="00002999"/>
    <w:rsid w:val="00003218"/>
    <w:rsid w:val="0000501B"/>
    <w:rsid w:val="0000692E"/>
    <w:rsid w:val="00007F9E"/>
    <w:rsid w:val="0001043A"/>
    <w:rsid w:val="00010FAE"/>
    <w:rsid w:val="00015D66"/>
    <w:rsid w:val="00020628"/>
    <w:rsid w:val="00020F81"/>
    <w:rsid w:val="00021214"/>
    <w:rsid w:val="00025917"/>
    <w:rsid w:val="00030F83"/>
    <w:rsid w:val="00031C8D"/>
    <w:rsid w:val="00033FC5"/>
    <w:rsid w:val="00034B20"/>
    <w:rsid w:val="00036230"/>
    <w:rsid w:val="00037056"/>
    <w:rsid w:val="00037BE0"/>
    <w:rsid w:val="0004029E"/>
    <w:rsid w:val="00041D0B"/>
    <w:rsid w:val="0004201E"/>
    <w:rsid w:val="000426CB"/>
    <w:rsid w:val="0004270F"/>
    <w:rsid w:val="00042B58"/>
    <w:rsid w:val="00042CB5"/>
    <w:rsid w:val="00046BF0"/>
    <w:rsid w:val="00047441"/>
    <w:rsid w:val="000501FC"/>
    <w:rsid w:val="00052ED4"/>
    <w:rsid w:val="00053A59"/>
    <w:rsid w:val="00054399"/>
    <w:rsid w:val="00054674"/>
    <w:rsid w:val="00055093"/>
    <w:rsid w:val="00056B3E"/>
    <w:rsid w:val="00057034"/>
    <w:rsid w:val="0005766B"/>
    <w:rsid w:val="0006159F"/>
    <w:rsid w:val="00061E07"/>
    <w:rsid w:val="000628C0"/>
    <w:rsid w:val="00063BD7"/>
    <w:rsid w:val="00064601"/>
    <w:rsid w:val="000654E2"/>
    <w:rsid w:val="000658AB"/>
    <w:rsid w:val="00066735"/>
    <w:rsid w:val="0006676E"/>
    <w:rsid w:val="0006711F"/>
    <w:rsid w:val="000675F6"/>
    <w:rsid w:val="0007001B"/>
    <w:rsid w:val="00070AC7"/>
    <w:rsid w:val="00071182"/>
    <w:rsid w:val="000731E1"/>
    <w:rsid w:val="00074C47"/>
    <w:rsid w:val="00075E35"/>
    <w:rsid w:val="00081898"/>
    <w:rsid w:val="00083E81"/>
    <w:rsid w:val="00083EE8"/>
    <w:rsid w:val="00084E64"/>
    <w:rsid w:val="000850BD"/>
    <w:rsid w:val="00086B31"/>
    <w:rsid w:val="00087542"/>
    <w:rsid w:val="00090187"/>
    <w:rsid w:val="000913AE"/>
    <w:rsid w:val="0009177B"/>
    <w:rsid w:val="00093567"/>
    <w:rsid w:val="00094EF2"/>
    <w:rsid w:val="000959FC"/>
    <w:rsid w:val="00097240"/>
    <w:rsid w:val="000A01E6"/>
    <w:rsid w:val="000A1E6D"/>
    <w:rsid w:val="000A279A"/>
    <w:rsid w:val="000A3228"/>
    <w:rsid w:val="000A38DE"/>
    <w:rsid w:val="000A549D"/>
    <w:rsid w:val="000A6895"/>
    <w:rsid w:val="000A7358"/>
    <w:rsid w:val="000B0317"/>
    <w:rsid w:val="000B060B"/>
    <w:rsid w:val="000B1577"/>
    <w:rsid w:val="000B293F"/>
    <w:rsid w:val="000B41FD"/>
    <w:rsid w:val="000B5051"/>
    <w:rsid w:val="000C180B"/>
    <w:rsid w:val="000C3A14"/>
    <w:rsid w:val="000C574C"/>
    <w:rsid w:val="000C6182"/>
    <w:rsid w:val="000C66ED"/>
    <w:rsid w:val="000C6A12"/>
    <w:rsid w:val="000C6DEB"/>
    <w:rsid w:val="000C7745"/>
    <w:rsid w:val="000D0AB0"/>
    <w:rsid w:val="000D34D1"/>
    <w:rsid w:val="000D4CFC"/>
    <w:rsid w:val="000D4D21"/>
    <w:rsid w:val="000D5B3D"/>
    <w:rsid w:val="000D6383"/>
    <w:rsid w:val="000D6E93"/>
    <w:rsid w:val="000D706D"/>
    <w:rsid w:val="000D72C1"/>
    <w:rsid w:val="000D7BE5"/>
    <w:rsid w:val="000D7E4C"/>
    <w:rsid w:val="000E0B30"/>
    <w:rsid w:val="000E4001"/>
    <w:rsid w:val="000E5482"/>
    <w:rsid w:val="000F0875"/>
    <w:rsid w:val="000F2661"/>
    <w:rsid w:val="000F4F61"/>
    <w:rsid w:val="00100678"/>
    <w:rsid w:val="0010148A"/>
    <w:rsid w:val="00102FC5"/>
    <w:rsid w:val="00103D1A"/>
    <w:rsid w:val="001045A8"/>
    <w:rsid w:val="00106891"/>
    <w:rsid w:val="00110F03"/>
    <w:rsid w:val="00112500"/>
    <w:rsid w:val="00112B02"/>
    <w:rsid w:val="00112B39"/>
    <w:rsid w:val="00113943"/>
    <w:rsid w:val="00113B9A"/>
    <w:rsid w:val="001144E3"/>
    <w:rsid w:val="00115789"/>
    <w:rsid w:val="00115E7D"/>
    <w:rsid w:val="0011651E"/>
    <w:rsid w:val="00124BBE"/>
    <w:rsid w:val="001258F7"/>
    <w:rsid w:val="00125CA5"/>
    <w:rsid w:val="001264A8"/>
    <w:rsid w:val="0012689F"/>
    <w:rsid w:val="0012788F"/>
    <w:rsid w:val="00130D1C"/>
    <w:rsid w:val="00133941"/>
    <w:rsid w:val="0013659E"/>
    <w:rsid w:val="001377D3"/>
    <w:rsid w:val="00137CCF"/>
    <w:rsid w:val="00137E86"/>
    <w:rsid w:val="00137EC1"/>
    <w:rsid w:val="00140C6D"/>
    <w:rsid w:val="00144007"/>
    <w:rsid w:val="00144B47"/>
    <w:rsid w:val="0014579E"/>
    <w:rsid w:val="00145DAD"/>
    <w:rsid w:val="001473A2"/>
    <w:rsid w:val="001521E2"/>
    <w:rsid w:val="00152350"/>
    <w:rsid w:val="001529A4"/>
    <w:rsid w:val="00153B41"/>
    <w:rsid w:val="0015495D"/>
    <w:rsid w:val="00154C0B"/>
    <w:rsid w:val="0015750E"/>
    <w:rsid w:val="0016063B"/>
    <w:rsid w:val="00161643"/>
    <w:rsid w:val="0016214D"/>
    <w:rsid w:val="0016313E"/>
    <w:rsid w:val="00165522"/>
    <w:rsid w:val="0016694E"/>
    <w:rsid w:val="00167AF2"/>
    <w:rsid w:val="00170096"/>
    <w:rsid w:val="00170AE0"/>
    <w:rsid w:val="001714D0"/>
    <w:rsid w:val="00172E90"/>
    <w:rsid w:val="001734E7"/>
    <w:rsid w:val="00176F99"/>
    <w:rsid w:val="00180F4C"/>
    <w:rsid w:val="00181012"/>
    <w:rsid w:val="0018134A"/>
    <w:rsid w:val="001821BF"/>
    <w:rsid w:val="00182C54"/>
    <w:rsid w:val="00183524"/>
    <w:rsid w:val="00184AF2"/>
    <w:rsid w:val="00191119"/>
    <w:rsid w:val="00192B36"/>
    <w:rsid w:val="00194168"/>
    <w:rsid w:val="0019485C"/>
    <w:rsid w:val="00194982"/>
    <w:rsid w:val="001955B7"/>
    <w:rsid w:val="001958CA"/>
    <w:rsid w:val="001A022A"/>
    <w:rsid w:val="001A12EA"/>
    <w:rsid w:val="001A22AF"/>
    <w:rsid w:val="001A3BF2"/>
    <w:rsid w:val="001A3D8E"/>
    <w:rsid w:val="001A5E88"/>
    <w:rsid w:val="001A654E"/>
    <w:rsid w:val="001A7358"/>
    <w:rsid w:val="001B233B"/>
    <w:rsid w:val="001B2DD4"/>
    <w:rsid w:val="001B30A4"/>
    <w:rsid w:val="001B44C2"/>
    <w:rsid w:val="001B45E7"/>
    <w:rsid w:val="001B53F2"/>
    <w:rsid w:val="001B5B99"/>
    <w:rsid w:val="001C0993"/>
    <w:rsid w:val="001C22A6"/>
    <w:rsid w:val="001C24CC"/>
    <w:rsid w:val="001C2C52"/>
    <w:rsid w:val="001C4CAE"/>
    <w:rsid w:val="001C553B"/>
    <w:rsid w:val="001C5B3A"/>
    <w:rsid w:val="001C76A9"/>
    <w:rsid w:val="001D272C"/>
    <w:rsid w:val="001D3614"/>
    <w:rsid w:val="001D4495"/>
    <w:rsid w:val="001D5256"/>
    <w:rsid w:val="001D6129"/>
    <w:rsid w:val="001D6865"/>
    <w:rsid w:val="001D6C7E"/>
    <w:rsid w:val="001D7789"/>
    <w:rsid w:val="001D7C1A"/>
    <w:rsid w:val="001E0DB2"/>
    <w:rsid w:val="001E10D4"/>
    <w:rsid w:val="001E2C36"/>
    <w:rsid w:val="001E2DCE"/>
    <w:rsid w:val="001E43F8"/>
    <w:rsid w:val="001E4C8C"/>
    <w:rsid w:val="001E7AE0"/>
    <w:rsid w:val="001F0DF8"/>
    <w:rsid w:val="001F4329"/>
    <w:rsid w:val="001F5773"/>
    <w:rsid w:val="001F5D44"/>
    <w:rsid w:val="002010C7"/>
    <w:rsid w:val="002018D8"/>
    <w:rsid w:val="00204007"/>
    <w:rsid w:val="00211196"/>
    <w:rsid w:val="002112D8"/>
    <w:rsid w:val="00212387"/>
    <w:rsid w:val="00212A56"/>
    <w:rsid w:val="00212AEF"/>
    <w:rsid w:val="0021383C"/>
    <w:rsid w:val="00213C16"/>
    <w:rsid w:val="00213DA2"/>
    <w:rsid w:val="00216124"/>
    <w:rsid w:val="00217681"/>
    <w:rsid w:val="00220559"/>
    <w:rsid w:val="002238E6"/>
    <w:rsid w:val="00223B25"/>
    <w:rsid w:val="0022441D"/>
    <w:rsid w:val="0022479A"/>
    <w:rsid w:val="00224C9B"/>
    <w:rsid w:val="0023511C"/>
    <w:rsid w:val="00237FA3"/>
    <w:rsid w:val="00241D69"/>
    <w:rsid w:val="002429D4"/>
    <w:rsid w:val="00242EC2"/>
    <w:rsid w:val="00243DA7"/>
    <w:rsid w:val="002440A6"/>
    <w:rsid w:val="0024694F"/>
    <w:rsid w:val="00247ECC"/>
    <w:rsid w:val="00252FF2"/>
    <w:rsid w:val="002530B6"/>
    <w:rsid w:val="00254CCA"/>
    <w:rsid w:val="00254F98"/>
    <w:rsid w:val="0025506D"/>
    <w:rsid w:val="00255F6D"/>
    <w:rsid w:val="00256394"/>
    <w:rsid w:val="00260F61"/>
    <w:rsid w:val="0026176C"/>
    <w:rsid w:val="002617C2"/>
    <w:rsid w:val="00263BDC"/>
    <w:rsid w:val="00263C98"/>
    <w:rsid w:val="00263F9A"/>
    <w:rsid w:val="00264203"/>
    <w:rsid w:val="002648D2"/>
    <w:rsid w:val="00264BD7"/>
    <w:rsid w:val="002667FA"/>
    <w:rsid w:val="0027356D"/>
    <w:rsid w:val="00273847"/>
    <w:rsid w:val="00274EF8"/>
    <w:rsid w:val="00276522"/>
    <w:rsid w:val="00276F45"/>
    <w:rsid w:val="002805A1"/>
    <w:rsid w:val="00281862"/>
    <w:rsid w:val="00282025"/>
    <w:rsid w:val="002822F6"/>
    <w:rsid w:val="00282D38"/>
    <w:rsid w:val="00284DC0"/>
    <w:rsid w:val="0028578A"/>
    <w:rsid w:val="00285F12"/>
    <w:rsid w:val="00286B3D"/>
    <w:rsid w:val="00286C6D"/>
    <w:rsid w:val="002913D6"/>
    <w:rsid w:val="0029244E"/>
    <w:rsid w:val="0029267F"/>
    <w:rsid w:val="002930F3"/>
    <w:rsid w:val="00294703"/>
    <w:rsid w:val="002958D9"/>
    <w:rsid w:val="00295A43"/>
    <w:rsid w:val="00296448"/>
    <w:rsid w:val="002972F3"/>
    <w:rsid w:val="00297368"/>
    <w:rsid w:val="002A29FC"/>
    <w:rsid w:val="002A2E05"/>
    <w:rsid w:val="002A322E"/>
    <w:rsid w:val="002A3875"/>
    <w:rsid w:val="002A4D7E"/>
    <w:rsid w:val="002A5724"/>
    <w:rsid w:val="002A74A5"/>
    <w:rsid w:val="002B063D"/>
    <w:rsid w:val="002B1D64"/>
    <w:rsid w:val="002B3FE9"/>
    <w:rsid w:val="002B5004"/>
    <w:rsid w:val="002B5DA4"/>
    <w:rsid w:val="002C401E"/>
    <w:rsid w:val="002C42AD"/>
    <w:rsid w:val="002C4E80"/>
    <w:rsid w:val="002C53B9"/>
    <w:rsid w:val="002C56B8"/>
    <w:rsid w:val="002C59B0"/>
    <w:rsid w:val="002C6807"/>
    <w:rsid w:val="002D0F50"/>
    <w:rsid w:val="002D3DFA"/>
    <w:rsid w:val="002D51C8"/>
    <w:rsid w:val="002D6283"/>
    <w:rsid w:val="002E21CF"/>
    <w:rsid w:val="002E2C13"/>
    <w:rsid w:val="002E30E0"/>
    <w:rsid w:val="002E63E6"/>
    <w:rsid w:val="002E6506"/>
    <w:rsid w:val="002E6F51"/>
    <w:rsid w:val="002F09F5"/>
    <w:rsid w:val="002F0A8A"/>
    <w:rsid w:val="002F0DE9"/>
    <w:rsid w:val="002F0F1B"/>
    <w:rsid w:val="002F1136"/>
    <w:rsid w:val="002F2F47"/>
    <w:rsid w:val="002F67E0"/>
    <w:rsid w:val="002F7DDF"/>
    <w:rsid w:val="0030256A"/>
    <w:rsid w:val="00303E00"/>
    <w:rsid w:val="00304354"/>
    <w:rsid w:val="003052EB"/>
    <w:rsid w:val="00305A84"/>
    <w:rsid w:val="00305F3C"/>
    <w:rsid w:val="00306592"/>
    <w:rsid w:val="00311F65"/>
    <w:rsid w:val="00315147"/>
    <w:rsid w:val="00316045"/>
    <w:rsid w:val="003172B4"/>
    <w:rsid w:val="003206E8"/>
    <w:rsid w:val="00322699"/>
    <w:rsid w:val="0032290F"/>
    <w:rsid w:val="0032439E"/>
    <w:rsid w:val="00326FF6"/>
    <w:rsid w:val="00334263"/>
    <w:rsid w:val="003346F8"/>
    <w:rsid w:val="00334B4D"/>
    <w:rsid w:val="003371E7"/>
    <w:rsid w:val="00342133"/>
    <w:rsid w:val="00344097"/>
    <w:rsid w:val="00344E3F"/>
    <w:rsid w:val="003457BF"/>
    <w:rsid w:val="00346006"/>
    <w:rsid w:val="0035142D"/>
    <w:rsid w:val="00353DBE"/>
    <w:rsid w:val="0035405F"/>
    <w:rsid w:val="00354EC8"/>
    <w:rsid w:val="00355506"/>
    <w:rsid w:val="0035599C"/>
    <w:rsid w:val="00355CCC"/>
    <w:rsid w:val="00357057"/>
    <w:rsid w:val="00357087"/>
    <w:rsid w:val="003604BF"/>
    <w:rsid w:val="00360977"/>
    <w:rsid w:val="003616F3"/>
    <w:rsid w:val="00362888"/>
    <w:rsid w:val="00362CAC"/>
    <w:rsid w:val="00364043"/>
    <w:rsid w:val="003644B3"/>
    <w:rsid w:val="0036593B"/>
    <w:rsid w:val="0036622A"/>
    <w:rsid w:val="00370626"/>
    <w:rsid w:val="00371E7B"/>
    <w:rsid w:val="0037314D"/>
    <w:rsid w:val="0037414A"/>
    <w:rsid w:val="00380DA8"/>
    <w:rsid w:val="003815C9"/>
    <w:rsid w:val="0038230B"/>
    <w:rsid w:val="003825C1"/>
    <w:rsid w:val="0038521C"/>
    <w:rsid w:val="003859D2"/>
    <w:rsid w:val="00387295"/>
    <w:rsid w:val="00387989"/>
    <w:rsid w:val="00390881"/>
    <w:rsid w:val="00390FE6"/>
    <w:rsid w:val="0039157A"/>
    <w:rsid w:val="00391E8E"/>
    <w:rsid w:val="00392D01"/>
    <w:rsid w:val="00394DAD"/>
    <w:rsid w:val="00395FC2"/>
    <w:rsid w:val="00396608"/>
    <w:rsid w:val="003A2763"/>
    <w:rsid w:val="003A2CF4"/>
    <w:rsid w:val="003A3699"/>
    <w:rsid w:val="003A5BB1"/>
    <w:rsid w:val="003A6B74"/>
    <w:rsid w:val="003A72D6"/>
    <w:rsid w:val="003B3689"/>
    <w:rsid w:val="003B4314"/>
    <w:rsid w:val="003B48C5"/>
    <w:rsid w:val="003B66AB"/>
    <w:rsid w:val="003B7C91"/>
    <w:rsid w:val="003C04F1"/>
    <w:rsid w:val="003C2818"/>
    <w:rsid w:val="003C6D64"/>
    <w:rsid w:val="003D0B1C"/>
    <w:rsid w:val="003D1321"/>
    <w:rsid w:val="003D3031"/>
    <w:rsid w:val="003D3221"/>
    <w:rsid w:val="003D507B"/>
    <w:rsid w:val="003D51A9"/>
    <w:rsid w:val="003D539C"/>
    <w:rsid w:val="003D7231"/>
    <w:rsid w:val="003E066F"/>
    <w:rsid w:val="003E20EB"/>
    <w:rsid w:val="003E21A3"/>
    <w:rsid w:val="003E34A9"/>
    <w:rsid w:val="003E3F83"/>
    <w:rsid w:val="003F0A9B"/>
    <w:rsid w:val="003F233C"/>
    <w:rsid w:val="003F2B3A"/>
    <w:rsid w:val="003F2BA3"/>
    <w:rsid w:val="003F437D"/>
    <w:rsid w:val="003F55F3"/>
    <w:rsid w:val="003F60B0"/>
    <w:rsid w:val="003F6208"/>
    <w:rsid w:val="003F6D29"/>
    <w:rsid w:val="003F7F10"/>
    <w:rsid w:val="0040050C"/>
    <w:rsid w:val="0040095A"/>
    <w:rsid w:val="00400ED9"/>
    <w:rsid w:val="004031A8"/>
    <w:rsid w:val="00403DF6"/>
    <w:rsid w:val="0041031E"/>
    <w:rsid w:val="00411CF1"/>
    <w:rsid w:val="00412513"/>
    <w:rsid w:val="004134C1"/>
    <w:rsid w:val="004136BD"/>
    <w:rsid w:val="0041520A"/>
    <w:rsid w:val="00415A32"/>
    <w:rsid w:val="0041630B"/>
    <w:rsid w:val="0042034A"/>
    <w:rsid w:val="0042222B"/>
    <w:rsid w:val="004224A9"/>
    <w:rsid w:val="00424A9C"/>
    <w:rsid w:val="004256DD"/>
    <w:rsid w:val="0042666F"/>
    <w:rsid w:val="00430CB0"/>
    <w:rsid w:val="00430ED6"/>
    <w:rsid w:val="004338A9"/>
    <w:rsid w:val="00437B90"/>
    <w:rsid w:val="00441D2E"/>
    <w:rsid w:val="00442607"/>
    <w:rsid w:val="00450255"/>
    <w:rsid w:val="0045048C"/>
    <w:rsid w:val="004528F1"/>
    <w:rsid w:val="004538E1"/>
    <w:rsid w:val="00454B97"/>
    <w:rsid w:val="004559D3"/>
    <w:rsid w:val="00455F17"/>
    <w:rsid w:val="00456ACE"/>
    <w:rsid w:val="004602BA"/>
    <w:rsid w:val="00461644"/>
    <w:rsid w:val="00461C1E"/>
    <w:rsid w:val="00465BE6"/>
    <w:rsid w:val="00465D80"/>
    <w:rsid w:val="0046650A"/>
    <w:rsid w:val="00470576"/>
    <w:rsid w:val="004712EA"/>
    <w:rsid w:val="0047301F"/>
    <w:rsid w:val="004735E6"/>
    <w:rsid w:val="004738E4"/>
    <w:rsid w:val="004745D7"/>
    <w:rsid w:val="00475D22"/>
    <w:rsid w:val="004804FB"/>
    <w:rsid w:val="00480879"/>
    <w:rsid w:val="00480CF9"/>
    <w:rsid w:val="00484730"/>
    <w:rsid w:val="004848DC"/>
    <w:rsid w:val="0048540F"/>
    <w:rsid w:val="00485FF9"/>
    <w:rsid w:val="004867F0"/>
    <w:rsid w:val="00487028"/>
    <w:rsid w:val="004873FF"/>
    <w:rsid w:val="00487B4E"/>
    <w:rsid w:val="004904D7"/>
    <w:rsid w:val="00490880"/>
    <w:rsid w:val="004909E6"/>
    <w:rsid w:val="0049154E"/>
    <w:rsid w:val="00491B07"/>
    <w:rsid w:val="0049406B"/>
    <w:rsid w:val="00495FB4"/>
    <w:rsid w:val="004960EC"/>
    <w:rsid w:val="00496A0A"/>
    <w:rsid w:val="004A17B0"/>
    <w:rsid w:val="004A493B"/>
    <w:rsid w:val="004A6189"/>
    <w:rsid w:val="004A7F32"/>
    <w:rsid w:val="004B09A9"/>
    <w:rsid w:val="004B1099"/>
    <w:rsid w:val="004B1839"/>
    <w:rsid w:val="004B31D6"/>
    <w:rsid w:val="004B379B"/>
    <w:rsid w:val="004B5680"/>
    <w:rsid w:val="004B70B9"/>
    <w:rsid w:val="004B7D2C"/>
    <w:rsid w:val="004C0556"/>
    <w:rsid w:val="004C383B"/>
    <w:rsid w:val="004C3A4E"/>
    <w:rsid w:val="004D11B0"/>
    <w:rsid w:val="004D51E8"/>
    <w:rsid w:val="004D5E01"/>
    <w:rsid w:val="004E220A"/>
    <w:rsid w:val="004E2AA5"/>
    <w:rsid w:val="004E2BF8"/>
    <w:rsid w:val="004E3529"/>
    <w:rsid w:val="004E3AFF"/>
    <w:rsid w:val="004E4380"/>
    <w:rsid w:val="004E7681"/>
    <w:rsid w:val="004F0803"/>
    <w:rsid w:val="004F1CF2"/>
    <w:rsid w:val="004F35A3"/>
    <w:rsid w:val="004F5629"/>
    <w:rsid w:val="005001BC"/>
    <w:rsid w:val="00500894"/>
    <w:rsid w:val="00500BE6"/>
    <w:rsid w:val="00501A41"/>
    <w:rsid w:val="00505EA9"/>
    <w:rsid w:val="0050679B"/>
    <w:rsid w:val="0050716E"/>
    <w:rsid w:val="0050749C"/>
    <w:rsid w:val="00507ABC"/>
    <w:rsid w:val="00510276"/>
    <w:rsid w:val="005108CC"/>
    <w:rsid w:val="00511116"/>
    <w:rsid w:val="00515855"/>
    <w:rsid w:val="00515F94"/>
    <w:rsid w:val="00516DC9"/>
    <w:rsid w:val="00517C55"/>
    <w:rsid w:val="005204D0"/>
    <w:rsid w:val="00521745"/>
    <w:rsid w:val="00523349"/>
    <w:rsid w:val="0052582D"/>
    <w:rsid w:val="00530830"/>
    <w:rsid w:val="00530B56"/>
    <w:rsid w:val="00531632"/>
    <w:rsid w:val="00531E39"/>
    <w:rsid w:val="00533B60"/>
    <w:rsid w:val="00537ACF"/>
    <w:rsid w:val="00542743"/>
    <w:rsid w:val="00543926"/>
    <w:rsid w:val="00543EF5"/>
    <w:rsid w:val="00544717"/>
    <w:rsid w:val="00546206"/>
    <w:rsid w:val="00546253"/>
    <w:rsid w:val="00546AD4"/>
    <w:rsid w:val="005476AB"/>
    <w:rsid w:val="0054788A"/>
    <w:rsid w:val="00551528"/>
    <w:rsid w:val="005519EB"/>
    <w:rsid w:val="00552812"/>
    <w:rsid w:val="00553D10"/>
    <w:rsid w:val="0055495A"/>
    <w:rsid w:val="00555152"/>
    <w:rsid w:val="0055532F"/>
    <w:rsid w:val="005573DF"/>
    <w:rsid w:val="00557604"/>
    <w:rsid w:val="00564A1C"/>
    <w:rsid w:val="00564C99"/>
    <w:rsid w:val="0056789D"/>
    <w:rsid w:val="005700A5"/>
    <w:rsid w:val="005711F7"/>
    <w:rsid w:val="00572C15"/>
    <w:rsid w:val="00572EF2"/>
    <w:rsid w:val="00573431"/>
    <w:rsid w:val="00575D4D"/>
    <w:rsid w:val="00575FF6"/>
    <w:rsid w:val="005760CF"/>
    <w:rsid w:val="00581D7D"/>
    <w:rsid w:val="00582A7E"/>
    <w:rsid w:val="00583BFC"/>
    <w:rsid w:val="00583CD0"/>
    <w:rsid w:val="00584002"/>
    <w:rsid w:val="00586FB2"/>
    <w:rsid w:val="0058708E"/>
    <w:rsid w:val="0058717C"/>
    <w:rsid w:val="00590A37"/>
    <w:rsid w:val="00591126"/>
    <w:rsid w:val="00591FAF"/>
    <w:rsid w:val="00592855"/>
    <w:rsid w:val="00592865"/>
    <w:rsid w:val="00593CAE"/>
    <w:rsid w:val="00596A43"/>
    <w:rsid w:val="005A05E7"/>
    <w:rsid w:val="005A505B"/>
    <w:rsid w:val="005A5E7E"/>
    <w:rsid w:val="005B01B2"/>
    <w:rsid w:val="005B149A"/>
    <w:rsid w:val="005B34D1"/>
    <w:rsid w:val="005B3DF5"/>
    <w:rsid w:val="005B473B"/>
    <w:rsid w:val="005B638C"/>
    <w:rsid w:val="005B75B2"/>
    <w:rsid w:val="005B7A9B"/>
    <w:rsid w:val="005C1915"/>
    <w:rsid w:val="005C1BCE"/>
    <w:rsid w:val="005C3456"/>
    <w:rsid w:val="005C4502"/>
    <w:rsid w:val="005C4BC2"/>
    <w:rsid w:val="005C4F95"/>
    <w:rsid w:val="005C51F9"/>
    <w:rsid w:val="005C7157"/>
    <w:rsid w:val="005C71C8"/>
    <w:rsid w:val="005D01E7"/>
    <w:rsid w:val="005D1108"/>
    <w:rsid w:val="005D16F9"/>
    <w:rsid w:val="005D1AFD"/>
    <w:rsid w:val="005D1CAC"/>
    <w:rsid w:val="005D2B0D"/>
    <w:rsid w:val="005D45FE"/>
    <w:rsid w:val="005D5D82"/>
    <w:rsid w:val="005D77A8"/>
    <w:rsid w:val="005D7CF8"/>
    <w:rsid w:val="005D7F9C"/>
    <w:rsid w:val="005E166E"/>
    <w:rsid w:val="005E167C"/>
    <w:rsid w:val="005E2FD5"/>
    <w:rsid w:val="005E5A82"/>
    <w:rsid w:val="005E654C"/>
    <w:rsid w:val="005E6781"/>
    <w:rsid w:val="005F0AF1"/>
    <w:rsid w:val="005F14D6"/>
    <w:rsid w:val="005F1968"/>
    <w:rsid w:val="005F2C0A"/>
    <w:rsid w:val="005F49E7"/>
    <w:rsid w:val="005F6106"/>
    <w:rsid w:val="005F786C"/>
    <w:rsid w:val="006001FC"/>
    <w:rsid w:val="00600EDA"/>
    <w:rsid w:val="006016FC"/>
    <w:rsid w:val="00601983"/>
    <w:rsid w:val="00601CCC"/>
    <w:rsid w:val="00602ED3"/>
    <w:rsid w:val="006032DE"/>
    <w:rsid w:val="006055EF"/>
    <w:rsid w:val="00605E21"/>
    <w:rsid w:val="00606AE5"/>
    <w:rsid w:val="0060712C"/>
    <w:rsid w:val="0060721D"/>
    <w:rsid w:val="006076B3"/>
    <w:rsid w:val="0061028F"/>
    <w:rsid w:val="0061054B"/>
    <w:rsid w:val="006105C0"/>
    <w:rsid w:val="006115E1"/>
    <w:rsid w:val="00611B93"/>
    <w:rsid w:val="00611BAD"/>
    <w:rsid w:val="006129F1"/>
    <w:rsid w:val="00615B87"/>
    <w:rsid w:val="00616152"/>
    <w:rsid w:val="00616AD0"/>
    <w:rsid w:val="00617231"/>
    <w:rsid w:val="006201E2"/>
    <w:rsid w:val="00620733"/>
    <w:rsid w:val="00621548"/>
    <w:rsid w:val="006216DF"/>
    <w:rsid w:val="006217F6"/>
    <w:rsid w:val="00622294"/>
    <w:rsid w:val="00622917"/>
    <w:rsid w:val="00623127"/>
    <w:rsid w:val="006236BB"/>
    <w:rsid w:val="0062499C"/>
    <w:rsid w:val="00626D86"/>
    <w:rsid w:val="006300DC"/>
    <w:rsid w:val="00630E08"/>
    <w:rsid w:val="00633107"/>
    <w:rsid w:val="0063319A"/>
    <w:rsid w:val="006339FE"/>
    <w:rsid w:val="006347D4"/>
    <w:rsid w:val="00640CA1"/>
    <w:rsid w:val="00640FB0"/>
    <w:rsid w:val="0064149C"/>
    <w:rsid w:val="00642062"/>
    <w:rsid w:val="006426E6"/>
    <w:rsid w:val="006439BB"/>
    <w:rsid w:val="006445DF"/>
    <w:rsid w:val="0064600B"/>
    <w:rsid w:val="006476F2"/>
    <w:rsid w:val="00653B8D"/>
    <w:rsid w:val="00653BCB"/>
    <w:rsid w:val="0065410E"/>
    <w:rsid w:val="00654A82"/>
    <w:rsid w:val="00655C39"/>
    <w:rsid w:val="00657980"/>
    <w:rsid w:val="00657DFF"/>
    <w:rsid w:val="00660E92"/>
    <w:rsid w:val="0066301C"/>
    <w:rsid w:val="00666194"/>
    <w:rsid w:val="00666D10"/>
    <w:rsid w:val="00667FB5"/>
    <w:rsid w:val="00671F31"/>
    <w:rsid w:val="006734E0"/>
    <w:rsid w:val="006740B6"/>
    <w:rsid w:val="006741CE"/>
    <w:rsid w:val="0067472F"/>
    <w:rsid w:val="006750BB"/>
    <w:rsid w:val="00675A7B"/>
    <w:rsid w:val="00676A27"/>
    <w:rsid w:val="00677A04"/>
    <w:rsid w:val="00682409"/>
    <w:rsid w:val="00682B02"/>
    <w:rsid w:val="006871B4"/>
    <w:rsid w:val="006875CC"/>
    <w:rsid w:val="00693620"/>
    <w:rsid w:val="00693BCC"/>
    <w:rsid w:val="00694227"/>
    <w:rsid w:val="0069501C"/>
    <w:rsid w:val="00695AE4"/>
    <w:rsid w:val="00695B83"/>
    <w:rsid w:val="00695F01"/>
    <w:rsid w:val="006971E0"/>
    <w:rsid w:val="006A144E"/>
    <w:rsid w:val="006A48E1"/>
    <w:rsid w:val="006A48E9"/>
    <w:rsid w:val="006A598F"/>
    <w:rsid w:val="006A5CEF"/>
    <w:rsid w:val="006A6719"/>
    <w:rsid w:val="006A7900"/>
    <w:rsid w:val="006B20E4"/>
    <w:rsid w:val="006B36B4"/>
    <w:rsid w:val="006B3CFF"/>
    <w:rsid w:val="006B5448"/>
    <w:rsid w:val="006B5DDB"/>
    <w:rsid w:val="006B6B35"/>
    <w:rsid w:val="006B6D90"/>
    <w:rsid w:val="006C038F"/>
    <w:rsid w:val="006C06B7"/>
    <w:rsid w:val="006C0E21"/>
    <w:rsid w:val="006C6F0F"/>
    <w:rsid w:val="006C7190"/>
    <w:rsid w:val="006D0187"/>
    <w:rsid w:val="006D0E7A"/>
    <w:rsid w:val="006D1082"/>
    <w:rsid w:val="006D2516"/>
    <w:rsid w:val="006D259D"/>
    <w:rsid w:val="006D2801"/>
    <w:rsid w:val="006D4084"/>
    <w:rsid w:val="006D52E6"/>
    <w:rsid w:val="006D583B"/>
    <w:rsid w:val="006D5A87"/>
    <w:rsid w:val="006D5B1A"/>
    <w:rsid w:val="006D6DA4"/>
    <w:rsid w:val="006D7207"/>
    <w:rsid w:val="006E21C3"/>
    <w:rsid w:val="006E34A1"/>
    <w:rsid w:val="006E615F"/>
    <w:rsid w:val="006E7241"/>
    <w:rsid w:val="006F2153"/>
    <w:rsid w:val="006F3445"/>
    <w:rsid w:val="006F356F"/>
    <w:rsid w:val="006F3C9F"/>
    <w:rsid w:val="006F57D2"/>
    <w:rsid w:val="006F65A2"/>
    <w:rsid w:val="006F68A7"/>
    <w:rsid w:val="006F77BF"/>
    <w:rsid w:val="00700FC3"/>
    <w:rsid w:val="007033FD"/>
    <w:rsid w:val="007043A5"/>
    <w:rsid w:val="007049C3"/>
    <w:rsid w:val="007052FC"/>
    <w:rsid w:val="007065C4"/>
    <w:rsid w:val="00707D41"/>
    <w:rsid w:val="00711266"/>
    <w:rsid w:val="007127CA"/>
    <w:rsid w:val="00713AAA"/>
    <w:rsid w:val="00714732"/>
    <w:rsid w:val="00714877"/>
    <w:rsid w:val="007150BB"/>
    <w:rsid w:val="00716CC9"/>
    <w:rsid w:val="00717AF0"/>
    <w:rsid w:val="0072078B"/>
    <w:rsid w:val="007208E7"/>
    <w:rsid w:val="00721DC0"/>
    <w:rsid w:val="0072486B"/>
    <w:rsid w:val="007265F2"/>
    <w:rsid w:val="0072684E"/>
    <w:rsid w:val="0072707C"/>
    <w:rsid w:val="007329D6"/>
    <w:rsid w:val="00732ACF"/>
    <w:rsid w:val="00733D67"/>
    <w:rsid w:val="007342B4"/>
    <w:rsid w:val="00734CB8"/>
    <w:rsid w:val="0073704D"/>
    <w:rsid w:val="00737BDE"/>
    <w:rsid w:val="00737C11"/>
    <w:rsid w:val="00741158"/>
    <w:rsid w:val="00741F4D"/>
    <w:rsid w:val="0074201E"/>
    <w:rsid w:val="007424E5"/>
    <w:rsid w:val="00743B12"/>
    <w:rsid w:val="00745519"/>
    <w:rsid w:val="0074774E"/>
    <w:rsid w:val="007506B6"/>
    <w:rsid w:val="00753348"/>
    <w:rsid w:val="007535DD"/>
    <w:rsid w:val="00753FF8"/>
    <w:rsid w:val="00754778"/>
    <w:rsid w:val="00754D73"/>
    <w:rsid w:val="007563D4"/>
    <w:rsid w:val="0075658B"/>
    <w:rsid w:val="0075665B"/>
    <w:rsid w:val="00760EEB"/>
    <w:rsid w:val="007621B7"/>
    <w:rsid w:val="00762EB4"/>
    <w:rsid w:val="007637B6"/>
    <w:rsid w:val="0076409D"/>
    <w:rsid w:val="0076446E"/>
    <w:rsid w:val="00764CDD"/>
    <w:rsid w:val="00765107"/>
    <w:rsid w:val="007665F9"/>
    <w:rsid w:val="0076787A"/>
    <w:rsid w:val="00767CA0"/>
    <w:rsid w:val="00767CE0"/>
    <w:rsid w:val="00770600"/>
    <w:rsid w:val="00770AAF"/>
    <w:rsid w:val="007722BB"/>
    <w:rsid w:val="0077441D"/>
    <w:rsid w:val="00776390"/>
    <w:rsid w:val="007773DA"/>
    <w:rsid w:val="0078144A"/>
    <w:rsid w:val="0078188B"/>
    <w:rsid w:val="0078196A"/>
    <w:rsid w:val="007820EA"/>
    <w:rsid w:val="007823C7"/>
    <w:rsid w:val="00782DDD"/>
    <w:rsid w:val="00783537"/>
    <w:rsid w:val="00784506"/>
    <w:rsid w:val="00784AD8"/>
    <w:rsid w:val="0078584E"/>
    <w:rsid w:val="00785E6F"/>
    <w:rsid w:val="007937C7"/>
    <w:rsid w:val="00797065"/>
    <w:rsid w:val="007970DF"/>
    <w:rsid w:val="00797A31"/>
    <w:rsid w:val="007A31C0"/>
    <w:rsid w:val="007A4F58"/>
    <w:rsid w:val="007A50E1"/>
    <w:rsid w:val="007A5C7F"/>
    <w:rsid w:val="007B2277"/>
    <w:rsid w:val="007B25BD"/>
    <w:rsid w:val="007B68B2"/>
    <w:rsid w:val="007B6929"/>
    <w:rsid w:val="007B734D"/>
    <w:rsid w:val="007C0AF7"/>
    <w:rsid w:val="007C269B"/>
    <w:rsid w:val="007C3B03"/>
    <w:rsid w:val="007C45FE"/>
    <w:rsid w:val="007C6877"/>
    <w:rsid w:val="007D04B3"/>
    <w:rsid w:val="007D10BA"/>
    <w:rsid w:val="007D25CB"/>
    <w:rsid w:val="007D26E7"/>
    <w:rsid w:val="007D61A7"/>
    <w:rsid w:val="007D761C"/>
    <w:rsid w:val="007D7A5E"/>
    <w:rsid w:val="007E05D3"/>
    <w:rsid w:val="007E14BD"/>
    <w:rsid w:val="007E25BC"/>
    <w:rsid w:val="007E5539"/>
    <w:rsid w:val="007E63A6"/>
    <w:rsid w:val="007E76CE"/>
    <w:rsid w:val="007F1415"/>
    <w:rsid w:val="007F163C"/>
    <w:rsid w:val="007F1ACB"/>
    <w:rsid w:val="007F4D29"/>
    <w:rsid w:val="007F5034"/>
    <w:rsid w:val="007F5DEE"/>
    <w:rsid w:val="007F70BB"/>
    <w:rsid w:val="00802576"/>
    <w:rsid w:val="00803F85"/>
    <w:rsid w:val="00805E5C"/>
    <w:rsid w:val="00807DC5"/>
    <w:rsid w:val="00810824"/>
    <w:rsid w:val="00811076"/>
    <w:rsid w:val="00811B3E"/>
    <w:rsid w:val="00811F6C"/>
    <w:rsid w:val="008139CF"/>
    <w:rsid w:val="0081731A"/>
    <w:rsid w:val="008178AE"/>
    <w:rsid w:val="00817CEF"/>
    <w:rsid w:val="008225DF"/>
    <w:rsid w:val="008227C0"/>
    <w:rsid w:val="00822A37"/>
    <w:rsid w:val="008237BA"/>
    <w:rsid w:val="008240F9"/>
    <w:rsid w:val="00824FC7"/>
    <w:rsid w:val="008266C2"/>
    <w:rsid w:val="008323D9"/>
    <w:rsid w:val="008326D5"/>
    <w:rsid w:val="00832F48"/>
    <w:rsid w:val="0083317E"/>
    <w:rsid w:val="008359E4"/>
    <w:rsid w:val="00840263"/>
    <w:rsid w:val="00840659"/>
    <w:rsid w:val="00845036"/>
    <w:rsid w:val="00851024"/>
    <w:rsid w:val="00852BE8"/>
    <w:rsid w:val="00854DE5"/>
    <w:rsid w:val="00855464"/>
    <w:rsid w:val="00857D6F"/>
    <w:rsid w:val="00861EE9"/>
    <w:rsid w:val="00862DE0"/>
    <w:rsid w:val="00865230"/>
    <w:rsid w:val="00867F1B"/>
    <w:rsid w:val="008706E8"/>
    <w:rsid w:val="008714A2"/>
    <w:rsid w:val="00871772"/>
    <w:rsid w:val="00872976"/>
    <w:rsid w:val="00872A17"/>
    <w:rsid w:val="00872ED6"/>
    <w:rsid w:val="008747FD"/>
    <w:rsid w:val="00874967"/>
    <w:rsid w:val="00875D3E"/>
    <w:rsid w:val="00875DEE"/>
    <w:rsid w:val="00876D0D"/>
    <w:rsid w:val="00876E65"/>
    <w:rsid w:val="00877217"/>
    <w:rsid w:val="00877C3C"/>
    <w:rsid w:val="00877D5C"/>
    <w:rsid w:val="008807F3"/>
    <w:rsid w:val="0088205F"/>
    <w:rsid w:val="00882C60"/>
    <w:rsid w:val="00885B7A"/>
    <w:rsid w:val="00886251"/>
    <w:rsid w:val="00887368"/>
    <w:rsid w:val="00887432"/>
    <w:rsid w:val="00887FB7"/>
    <w:rsid w:val="00892FE4"/>
    <w:rsid w:val="008944AC"/>
    <w:rsid w:val="00894763"/>
    <w:rsid w:val="00894CF0"/>
    <w:rsid w:val="008A37A9"/>
    <w:rsid w:val="008A48E8"/>
    <w:rsid w:val="008A4DE3"/>
    <w:rsid w:val="008A5A6E"/>
    <w:rsid w:val="008A5B5A"/>
    <w:rsid w:val="008A662B"/>
    <w:rsid w:val="008A7645"/>
    <w:rsid w:val="008A7992"/>
    <w:rsid w:val="008B1FD2"/>
    <w:rsid w:val="008B232C"/>
    <w:rsid w:val="008B3B5C"/>
    <w:rsid w:val="008B3B93"/>
    <w:rsid w:val="008B4502"/>
    <w:rsid w:val="008B47A0"/>
    <w:rsid w:val="008B4BC2"/>
    <w:rsid w:val="008B5384"/>
    <w:rsid w:val="008B6A17"/>
    <w:rsid w:val="008B70DA"/>
    <w:rsid w:val="008B7A7D"/>
    <w:rsid w:val="008C0543"/>
    <w:rsid w:val="008C3141"/>
    <w:rsid w:val="008C32D2"/>
    <w:rsid w:val="008C33B0"/>
    <w:rsid w:val="008C4330"/>
    <w:rsid w:val="008C48FA"/>
    <w:rsid w:val="008C504E"/>
    <w:rsid w:val="008C7198"/>
    <w:rsid w:val="008D0004"/>
    <w:rsid w:val="008D0583"/>
    <w:rsid w:val="008D1F0A"/>
    <w:rsid w:val="008D2546"/>
    <w:rsid w:val="008D37E5"/>
    <w:rsid w:val="008D69F0"/>
    <w:rsid w:val="008E18D7"/>
    <w:rsid w:val="008E1A15"/>
    <w:rsid w:val="008E4AD3"/>
    <w:rsid w:val="008E5F16"/>
    <w:rsid w:val="008E6424"/>
    <w:rsid w:val="008E6595"/>
    <w:rsid w:val="008E786F"/>
    <w:rsid w:val="008F0CF2"/>
    <w:rsid w:val="008F1FE7"/>
    <w:rsid w:val="008F37F4"/>
    <w:rsid w:val="008F5542"/>
    <w:rsid w:val="00902B38"/>
    <w:rsid w:val="009102FA"/>
    <w:rsid w:val="00911736"/>
    <w:rsid w:val="00911FB8"/>
    <w:rsid w:val="0091286C"/>
    <w:rsid w:val="009129A7"/>
    <w:rsid w:val="00915CCB"/>
    <w:rsid w:val="00915DBC"/>
    <w:rsid w:val="00915F8F"/>
    <w:rsid w:val="00920212"/>
    <w:rsid w:val="00921071"/>
    <w:rsid w:val="009212F7"/>
    <w:rsid w:val="00921F22"/>
    <w:rsid w:val="00922009"/>
    <w:rsid w:val="00922678"/>
    <w:rsid w:val="00923563"/>
    <w:rsid w:val="009258F7"/>
    <w:rsid w:val="00925E89"/>
    <w:rsid w:val="00926E0C"/>
    <w:rsid w:val="009273D0"/>
    <w:rsid w:val="009318F7"/>
    <w:rsid w:val="00932D52"/>
    <w:rsid w:val="00932E71"/>
    <w:rsid w:val="009331C0"/>
    <w:rsid w:val="00936010"/>
    <w:rsid w:val="00940A58"/>
    <w:rsid w:val="00943428"/>
    <w:rsid w:val="00944603"/>
    <w:rsid w:val="009505E9"/>
    <w:rsid w:val="0095155E"/>
    <w:rsid w:val="00951629"/>
    <w:rsid w:val="00952F88"/>
    <w:rsid w:val="009532F7"/>
    <w:rsid w:val="0095368D"/>
    <w:rsid w:val="00953788"/>
    <w:rsid w:val="00953C33"/>
    <w:rsid w:val="00954148"/>
    <w:rsid w:val="009542A4"/>
    <w:rsid w:val="00956D07"/>
    <w:rsid w:val="00957754"/>
    <w:rsid w:val="00957A05"/>
    <w:rsid w:val="009603F9"/>
    <w:rsid w:val="00960A07"/>
    <w:rsid w:val="00963CD7"/>
    <w:rsid w:val="00971E17"/>
    <w:rsid w:val="00971E7C"/>
    <w:rsid w:val="00972074"/>
    <w:rsid w:val="0097326D"/>
    <w:rsid w:val="0097793E"/>
    <w:rsid w:val="00980ED6"/>
    <w:rsid w:val="009810C5"/>
    <w:rsid w:val="00984A24"/>
    <w:rsid w:val="00984F87"/>
    <w:rsid w:val="009856B1"/>
    <w:rsid w:val="00986777"/>
    <w:rsid w:val="009870C2"/>
    <w:rsid w:val="00992166"/>
    <w:rsid w:val="009928BC"/>
    <w:rsid w:val="0099438C"/>
    <w:rsid w:val="009944B0"/>
    <w:rsid w:val="009954FB"/>
    <w:rsid w:val="009959FB"/>
    <w:rsid w:val="009964A3"/>
    <w:rsid w:val="009A0EE3"/>
    <w:rsid w:val="009A26BE"/>
    <w:rsid w:val="009A28BF"/>
    <w:rsid w:val="009A4D1E"/>
    <w:rsid w:val="009A5B4F"/>
    <w:rsid w:val="009B19D9"/>
    <w:rsid w:val="009B4052"/>
    <w:rsid w:val="009B43AD"/>
    <w:rsid w:val="009B6125"/>
    <w:rsid w:val="009B7B5E"/>
    <w:rsid w:val="009C0039"/>
    <w:rsid w:val="009C3AB1"/>
    <w:rsid w:val="009C7A00"/>
    <w:rsid w:val="009D0061"/>
    <w:rsid w:val="009D18E6"/>
    <w:rsid w:val="009D198D"/>
    <w:rsid w:val="009D2042"/>
    <w:rsid w:val="009D20D8"/>
    <w:rsid w:val="009D226B"/>
    <w:rsid w:val="009D2613"/>
    <w:rsid w:val="009D4390"/>
    <w:rsid w:val="009E07E3"/>
    <w:rsid w:val="009E1E9D"/>
    <w:rsid w:val="009E280F"/>
    <w:rsid w:val="009E4DDB"/>
    <w:rsid w:val="009E781F"/>
    <w:rsid w:val="009F1A0C"/>
    <w:rsid w:val="009F1AD0"/>
    <w:rsid w:val="009F2AF0"/>
    <w:rsid w:val="009F5023"/>
    <w:rsid w:val="009F5537"/>
    <w:rsid w:val="009F685C"/>
    <w:rsid w:val="009F7D03"/>
    <w:rsid w:val="00A0009B"/>
    <w:rsid w:val="00A02E47"/>
    <w:rsid w:val="00A03BB0"/>
    <w:rsid w:val="00A03F95"/>
    <w:rsid w:val="00A053AF"/>
    <w:rsid w:val="00A06001"/>
    <w:rsid w:val="00A065EF"/>
    <w:rsid w:val="00A068F9"/>
    <w:rsid w:val="00A0716A"/>
    <w:rsid w:val="00A11DCA"/>
    <w:rsid w:val="00A12509"/>
    <w:rsid w:val="00A1255C"/>
    <w:rsid w:val="00A12877"/>
    <w:rsid w:val="00A13A9F"/>
    <w:rsid w:val="00A14C6C"/>
    <w:rsid w:val="00A16BD6"/>
    <w:rsid w:val="00A17B72"/>
    <w:rsid w:val="00A17F9B"/>
    <w:rsid w:val="00A200B2"/>
    <w:rsid w:val="00A22FC0"/>
    <w:rsid w:val="00A25BD5"/>
    <w:rsid w:val="00A25F4A"/>
    <w:rsid w:val="00A26950"/>
    <w:rsid w:val="00A30B26"/>
    <w:rsid w:val="00A318E1"/>
    <w:rsid w:val="00A31A02"/>
    <w:rsid w:val="00A3410A"/>
    <w:rsid w:val="00A345AC"/>
    <w:rsid w:val="00A3510C"/>
    <w:rsid w:val="00A37BB8"/>
    <w:rsid w:val="00A37C56"/>
    <w:rsid w:val="00A40047"/>
    <w:rsid w:val="00A410E6"/>
    <w:rsid w:val="00A426EB"/>
    <w:rsid w:val="00A438E7"/>
    <w:rsid w:val="00A44CB6"/>
    <w:rsid w:val="00A451AD"/>
    <w:rsid w:val="00A4574A"/>
    <w:rsid w:val="00A45D19"/>
    <w:rsid w:val="00A4731A"/>
    <w:rsid w:val="00A47757"/>
    <w:rsid w:val="00A52B95"/>
    <w:rsid w:val="00A55D50"/>
    <w:rsid w:val="00A56924"/>
    <w:rsid w:val="00A57ACB"/>
    <w:rsid w:val="00A61284"/>
    <w:rsid w:val="00A62D79"/>
    <w:rsid w:val="00A648FD"/>
    <w:rsid w:val="00A66403"/>
    <w:rsid w:val="00A6652B"/>
    <w:rsid w:val="00A66CFE"/>
    <w:rsid w:val="00A71C36"/>
    <w:rsid w:val="00A7474D"/>
    <w:rsid w:val="00A74CF6"/>
    <w:rsid w:val="00A74E3D"/>
    <w:rsid w:val="00A75303"/>
    <w:rsid w:val="00A7544B"/>
    <w:rsid w:val="00A768E2"/>
    <w:rsid w:val="00A7770E"/>
    <w:rsid w:val="00A80E95"/>
    <w:rsid w:val="00A82320"/>
    <w:rsid w:val="00A90AFC"/>
    <w:rsid w:val="00A912BD"/>
    <w:rsid w:val="00A9314D"/>
    <w:rsid w:val="00A93556"/>
    <w:rsid w:val="00A94114"/>
    <w:rsid w:val="00A96A77"/>
    <w:rsid w:val="00A970C1"/>
    <w:rsid w:val="00A97266"/>
    <w:rsid w:val="00AA151F"/>
    <w:rsid w:val="00AA695E"/>
    <w:rsid w:val="00AB32BD"/>
    <w:rsid w:val="00AB5F12"/>
    <w:rsid w:val="00AB6D81"/>
    <w:rsid w:val="00AB746F"/>
    <w:rsid w:val="00AC01CA"/>
    <w:rsid w:val="00AC1960"/>
    <w:rsid w:val="00AC2C86"/>
    <w:rsid w:val="00AC394D"/>
    <w:rsid w:val="00AC494D"/>
    <w:rsid w:val="00AC4DC6"/>
    <w:rsid w:val="00AC4F13"/>
    <w:rsid w:val="00AC60B7"/>
    <w:rsid w:val="00AD4C98"/>
    <w:rsid w:val="00AD5023"/>
    <w:rsid w:val="00AD57A2"/>
    <w:rsid w:val="00AD67D4"/>
    <w:rsid w:val="00AD6B9E"/>
    <w:rsid w:val="00AD74E1"/>
    <w:rsid w:val="00AE148F"/>
    <w:rsid w:val="00AE2C0A"/>
    <w:rsid w:val="00AE2F7C"/>
    <w:rsid w:val="00AE7488"/>
    <w:rsid w:val="00AE7C93"/>
    <w:rsid w:val="00AF20D6"/>
    <w:rsid w:val="00AF2182"/>
    <w:rsid w:val="00AF2DA2"/>
    <w:rsid w:val="00AF4E67"/>
    <w:rsid w:val="00AF5B56"/>
    <w:rsid w:val="00B00B8B"/>
    <w:rsid w:val="00B01327"/>
    <w:rsid w:val="00B01700"/>
    <w:rsid w:val="00B020FE"/>
    <w:rsid w:val="00B023F1"/>
    <w:rsid w:val="00B02D80"/>
    <w:rsid w:val="00B0376F"/>
    <w:rsid w:val="00B04A86"/>
    <w:rsid w:val="00B04F3B"/>
    <w:rsid w:val="00B062B8"/>
    <w:rsid w:val="00B10E9A"/>
    <w:rsid w:val="00B11A67"/>
    <w:rsid w:val="00B13694"/>
    <w:rsid w:val="00B13A92"/>
    <w:rsid w:val="00B14939"/>
    <w:rsid w:val="00B17BCF"/>
    <w:rsid w:val="00B17CC4"/>
    <w:rsid w:val="00B17ED8"/>
    <w:rsid w:val="00B200BD"/>
    <w:rsid w:val="00B2033B"/>
    <w:rsid w:val="00B20B99"/>
    <w:rsid w:val="00B22D49"/>
    <w:rsid w:val="00B24E02"/>
    <w:rsid w:val="00B273F3"/>
    <w:rsid w:val="00B27F5D"/>
    <w:rsid w:val="00B30685"/>
    <w:rsid w:val="00B30884"/>
    <w:rsid w:val="00B316DC"/>
    <w:rsid w:val="00B31771"/>
    <w:rsid w:val="00B34C8A"/>
    <w:rsid w:val="00B36851"/>
    <w:rsid w:val="00B36DCF"/>
    <w:rsid w:val="00B37B83"/>
    <w:rsid w:val="00B43531"/>
    <w:rsid w:val="00B43F86"/>
    <w:rsid w:val="00B45EB5"/>
    <w:rsid w:val="00B46216"/>
    <w:rsid w:val="00B4705A"/>
    <w:rsid w:val="00B50A4A"/>
    <w:rsid w:val="00B524E2"/>
    <w:rsid w:val="00B53582"/>
    <w:rsid w:val="00B545B7"/>
    <w:rsid w:val="00B5585C"/>
    <w:rsid w:val="00B636FF"/>
    <w:rsid w:val="00B65039"/>
    <w:rsid w:val="00B6553D"/>
    <w:rsid w:val="00B65CD8"/>
    <w:rsid w:val="00B670B7"/>
    <w:rsid w:val="00B67DEF"/>
    <w:rsid w:val="00B7241C"/>
    <w:rsid w:val="00B72C59"/>
    <w:rsid w:val="00B7300F"/>
    <w:rsid w:val="00B7521D"/>
    <w:rsid w:val="00B7621E"/>
    <w:rsid w:val="00B8022A"/>
    <w:rsid w:val="00B80CE7"/>
    <w:rsid w:val="00B81E26"/>
    <w:rsid w:val="00B82311"/>
    <w:rsid w:val="00B82BD5"/>
    <w:rsid w:val="00B82FDC"/>
    <w:rsid w:val="00B84C0E"/>
    <w:rsid w:val="00B853C5"/>
    <w:rsid w:val="00B908E3"/>
    <w:rsid w:val="00B92F4D"/>
    <w:rsid w:val="00B947C1"/>
    <w:rsid w:val="00B95C45"/>
    <w:rsid w:val="00B95EDC"/>
    <w:rsid w:val="00B967A9"/>
    <w:rsid w:val="00B9681D"/>
    <w:rsid w:val="00B97BFD"/>
    <w:rsid w:val="00BA2711"/>
    <w:rsid w:val="00BA5440"/>
    <w:rsid w:val="00BA57C2"/>
    <w:rsid w:val="00BA68A7"/>
    <w:rsid w:val="00BA7B85"/>
    <w:rsid w:val="00BB01C4"/>
    <w:rsid w:val="00BB067D"/>
    <w:rsid w:val="00BB0F53"/>
    <w:rsid w:val="00BB1323"/>
    <w:rsid w:val="00BB4391"/>
    <w:rsid w:val="00BB567A"/>
    <w:rsid w:val="00BB58FA"/>
    <w:rsid w:val="00BB60FF"/>
    <w:rsid w:val="00BB7146"/>
    <w:rsid w:val="00BB775D"/>
    <w:rsid w:val="00BC0A6A"/>
    <w:rsid w:val="00BC2A96"/>
    <w:rsid w:val="00BC32F2"/>
    <w:rsid w:val="00BC4459"/>
    <w:rsid w:val="00BC4B29"/>
    <w:rsid w:val="00BC6F05"/>
    <w:rsid w:val="00BC796C"/>
    <w:rsid w:val="00BD1D50"/>
    <w:rsid w:val="00BD2BDB"/>
    <w:rsid w:val="00BD5754"/>
    <w:rsid w:val="00BD69A4"/>
    <w:rsid w:val="00BD755F"/>
    <w:rsid w:val="00BD7771"/>
    <w:rsid w:val="00BD7D3C"/>
    <w:rsid w:val="00BE0FB2"/>
    <w:rsid w:val="00BE1884"/>
    <w:rsid w:val="00BE1F47"/>
    <w:rsid w:val="00BE5416"/>
    <w:rsid w:val="00BE5E50"/>
    <w:rsid w:val="00BF0107"/>
    <w:rsid w:val="00BF03F3"/>
    <w:rsid w:val="00BF1B0F"/>
    <w:rsid w:val="00BF3028"/>
    <w:rsid w:val="00BF3188"/>
    <w:rsid w:val="00BF3274"/>
    <w:rsid w:val="00BF4BD6"/>
    <w:rsid w:val="00BF76D1"/>
    <w:rsid w:val="00C01459"/>
    <w:rsid w:val="00C016EA"/>
    <w:rsid w:val="00C01956"/>
    <w:rsid w:val="00C06259"/>
    <w:rsid w:val="00C105C2"/>
    <w:rsid w:val="00C13A7D"/>
    <w:rsid w:val="00C13FC3"/>
    <w:rsid w:val="00C1422C"/>
    <w:rsid w:val="00C165D5"/>
    <w:rsid w:val="00C16B61"/>
    <w:rsid w:val="00C17191"/>
    <w:rsid w:val="00C20BE1"/>
    <w:rsid w:val="00C20DF7"/>
    <w:rsid w:val="00C2218B"/>
    <w:rsid w:val="00C24AB6"/>
    <w:rsid w:val="00C25734"/>
    <w:rsid w:val="00C26D6E"/>
    <w:rsid w:val="00C27448"/>
    <w:rsid w:val="00C30760"/>
    <w:rsid w:val="00C308B5"/>
    <w:rsid w:val="00C314A9"/>
    <w:rsid w:val="00C32309"/>
    <w:rsid w:val="00C331E8"/>
    <w:rsid w:val="00C357F4"/>
    <w:rsid w:val="00C361A2"/>
    <w:rsid w:val="00C36759"/>
    <w:rsid w:val="00C370DD"/>
    <w:rsid w:val="00C3713E"/>
    <w:rsid w:val="00C37B01"/>
    <w:rsid w:val="00C428BC"/>
    <w:rsid w:val="00C42C8D"/>
    <w:rsid w:val="00C433B4"/>
    <w:rsid w:val="00C43BF2"/>
    <w:rsid w:val="00C44032"/>
    <w:rsid w:val="00C4479D"/>
    <w:rsid w:val="00C45CCE"/>
    <w:rsid w:val="00C52A75"/>
    <w:rsid w:val="00C53641"/>
    <w:rsid w:val="00C5449D"/>
    <w:rsid w:val="00C54F94"/>
    <w:rsid w:val="00C575F2"/>
    <w:rsid w:val="00C57F0C"/>
    <w:rsid w:val="00C616A5"/>
    <w:rsid w:val="00C6368E"/>
    <w:rsid w:val="00C642AB"/>
    <w:rsid w:val="00C66E4F"/>
    <w:rsid w:val="00C70D15"/>
    <w:rsid w:val="00C71076"/>
    <w:rsid w:val="00C71969"/>
    <w:rsid w:val="00C735C4"/>
    <w:rsid w:val="00C736D8"/>
    <w:rsid w:val="00C74932"/>
    <w:rsid w:val="00C75970"/>
    <w:rsid w:val="00C75E7C"/>
    <w:rsid w:val="00C80820"/>
    <w:rsid w:val="00C829F9"/>
    <w:rsid w:val="00C83781"/>
    <w:rsid w:val="00C8425B"/>
    <w:rsid w:val="00C843A5"/>
    <w:rsid w:val="00C850E1"/>
    <w:rsid w:val="00C85732"/>
    <w:rsid w:val="00C87FC7"/>
    <w:rsid w:val="00C901D3"/>
    <w:rsid w:val="00C9073D"/>
    <w:rsid w:val="00C90909"/>
    <w:rsid w:val="00C9138E"/>
    <w:rsid w:val="00C939D6"/>
    <w:rsid w:val="00C96F1F"/>
    <w:rsid w:val="00CA164B"/>
    <w:rsid w:val="00CA22B3"/>
    <w:rsid w:val="00CA2EA6"/>
    <w:rsid w:val="00CA348F"/>
    <w:rsid w:val="00CA39A2"/>
    <w:rsid w:val="00CA6CC6"/>
    <w:rsid w:val="00CB1071"/>
    <w:rsid w:val="00CB30D0"/>
    <w:rsid w:val="00CB3A90"/>
    <w:rsid w:val="00CB4E14"/>
    <w:rsid w:val="00CB568B"/>
    <w:rsid w:val="00CB7E61"/>
    <w:rsid w:val="00CC00FA"/>
    <w:rsid w:val="00CC0D37"/>
    <w:rsid w:val="00CC1356"/>
    <w:rsid w:val="00CC31A3"/>
    <w:rsid w:val="00CC4EBB"/>
    <w:rsid w:val="00CC5FF9"/>
    <w:rsid w:val="00CC7332"/>
    <w:rsid w:val="00CD11B2"/>
    <w:rsid w:val="00CD196F"/>
    <w:rsid w:val="00CD1E49"/>
    <w:rsid w:val="00CD2196"/>
    <w:rsid w:val="00CD3B23"/>
    <w:rsid w:val="00CD41D5"/>
    <w:rsid w:val="00CD46A6"/>
    <w:rsid w:val="00CD6347"/>
    <w:rsid w:val="00CD6E86"/>
    <w:rsid w:val="00CD7F35"/>
    <w:rsid w:val="00CE11D9"/>
    <w:rsid w:val="00CE4F0E"/>
    <w:rsid w:val="00CE611F"/>
    <w:rsid w:val="00CE6949"/>
    <w:rsid w:val="00CF10BB"/>
    <w:rsid w:val="00CF1150"/>
    <w:rsid w:val="00CF1EF3"/>
    <w:rsid w:val="00CF38C1"/>
    <w:rsid w:val="00CF3BF8"/>
    <w:rsid w:val="00CF48A6"/>
    <w:rsid w:val="00CF5210"/>
    <w:rsid w:val="00D07F5C"/>
    <w:rsid w:val="00D10A92"/>
    <w:rsid w:val="00D10ED2"/>
    <w:rsid w:val="00D113B3"/>
    <w:rsid w:val="00D12C3C"/>
    <w:rsid w:val="00D13A5B"/>
    <w:rsid w:val="00D14B3A"/>
    <w:rsid w:val="00D14DFA"/>
    <w:rsid w:val="00D21F08"/>
    <w:rsid w:val="00D22EC5"/>
    <w:rsid w:val="00D23213"/>
    <w:rsid w:val="00D25F8C"/>
    <w:rsid w:val="00D26A44"/>
    <w:rsid w:val="00D26CE1"/>
    <w:rsid w:val="00D27678"/>
    <w:rsid w:val="00D2795F"/>
    <w:rsid w:val="00D3024B"/>
    <w:rsid w:val="00D306CD"/>
    <w:rsid w:val="00D326FE"/>
    <w:rsid w:val="00D33D27"/>
    <w:rsid w:val="00D34314"/>
    <w:rsid w:val="00D343B9"/>
    <w:rsid w:val="00D401D0"/>
    <w:rsid w:val="00D436BA"/>
    <w:rsid w:val="00D4539F"/>
    <w:rsid w:val="00D459C6"/>
    <w:rsid w:val="00D46142"/>
    <w:rsid w:val="00D4695E"/>
    <w:rsid w:val="00D50BA2"/>
    <w:rsid w:val="00D51107"/>
    <w:rsid w:val="00D51B4C"/>
    <w:rsid w:val="00D51ECB"/>
    <w:rsid w:val="00D530AE"/>
    <w:rsid w:val="00D53D9B"/>
    <w:rsid w:val="00D54085"/>
    <w:rsid w:val="00D54467"/>
    <w:rsid w:val="00D54C50"/>
    <w:rsid w:val="00D62D51"/>
    <w:rsid w:val="00D66551"/>
    <w:rsid w:val="00D66CB7"/>
    <w:rsid w:val="00D67A54"/>
    <w:rsid w:val="00D71A34"/>
    <w:rsid w:val="00D7202B"/>
    <w:rsid w:val="00D73678"/>
    <w:rsid w:val="00D75C39"/>
    <w:rsid w:val="00D764E8"/>
    <w:rsid w:val="00D76945"/>
    <w:rsid w:val="00D772CF"/>
    <w:rsid w:val="00D8005F"/>
    <w:rsid w:val="00D80EA2"/>
    <w:rsid w:val="00D83E27"/>
    <w:rsid w:val="00D858AE"/>
    <w:rsid w:val="00D86940"/>
    <w:rsid w:val="00D87AE3"/>
    <w:rsid w:val="00D87CC8"/>
    <w:rsid w:val="00D905F7"/>
    <w:rsid w:val="00D90CF4"/>
    <w:rsid w:val="00D93357"/>
    <w:rsid w:val="00D933FD"/>
    <w:rsid w:val="00D9343F"/>
    <w:rsid w:val="00D949D8"/>
    <w:rsid w:val="00D94B15"/>
    <w:rsid w:val="00DA01E6"/>
    <w:rsid w:val="00DA0414"/>
    <w:rsid w:val="00DA1D10"/>
    <w:rsid w:val="00DA20EE"/>
    <w:rsid w:val="00DA2A31"/>
    <w:rsid w:val="00DA3049"/>
    <w:rsid w:val="00DA5C95"/>
    <w:rsid w:val="00DA67E2"/>
    <w:rsid w:val="00DB3722"/>
    <w:rsid w:val="00DB53A4"/>
    <w:rsid w:val="00DB5787"/>
    <w:rsid w:val="00DB5EE5"/>
    <w:rsid w:val="00DB7104"/>
    <w:rsid w:val="00DB7363"/>
    <w:rsid w:val="00DC0A73"/>
    <w:rsid w:val="00DC14E7"/>
    <w:rsid w:val="00DC14F6"/>
    <w:rsid w:val="00DC1B5C"/>
    <w:rsid w:val="00DC2F2A"/>
    <w:rsid w:val="00DC339B"/>
    <w:rsid w:val="00DC38EC"/>
    <w:rsid w:val="00DC4FE2"/>
    <w:rsid w:val="00DC5301"/>
    <w:rsid w:val="00DC7FD5"/>
    <w:rsid w:val="00DD0666"/>
    <w:rsid w:val="00DD0D34"/>
    <w:rsid w:val="00DD1071"/>
    <w:rsid w:val="00DD20CC"/>
    <w:rsid w:val="00DD38B2"/>
    <w:rsid w:val="00DE06A7"/>
    <w:rsid w:val="00DE12BA"/>
    <w:rsid w:val="00DE1A2C"/>
    <w:rsid w:val="00DE1DD4"/>
    <w:rsid w:val="00DE4E0F"/>
    <w:rsid w:val="00DE51B5"/>
    <w:rsid w:val="00DE5C3C"/>
    <w:rsid w:val="00DE71A1"/>
    <w:rsid w:val="00DE7F5B"/>
    <w:rsid w:val="00DF0643"/>
    <w:rsid w:val="00DF1B2C"/>
    <w:rsid w:val="00DF1DFE"/>
    <w:rsid w:val="00DF480C"/>
    <w:rsid w:val="00DF6E13"/>
    <w:rsid w:val="00DF7D28"/>
    <w:rsid w:val="00E006DB"/>
    <w:rsid w:val="00E017BB"/>
    <w:rsid w:val="00E02131"/>
    <w:rsid w:val="00E02FF4"/>
    <w:rsid w:val="00E0662B"/>
    <w:rsid w:val="00E067CD"/>
    <w:rsid w:val="00E068DE"/>
    <w:rsid w:val="00E10735"/>
    <w:rsid w:val="00E11423"/>
    <w:rsid w:val="00E119EB"/>
    <w:rsid w:val="00E11DDE"/>
    <w:rsid w:val="00E11EF4"/>
    <w:rsid w:val="00E1329E"/>
    <w:rsid w:val="00E135FB"/>
    <w:rsid w:val="00E157EC"/>
    <w:rsid w:val="00E15D66"/>
    <w:rsid w:val="00E16560"/>
    <w:rsid w:val="00E16B4B"/>
    <w:rsid w:val="00E17E23"/>
    <w:rsid w:val="00E220DE"/>
    <w:rsid w:val="00E240AB"/>
    <w:rsid w:val="00E24CB3"/>
    <w:rsid w:val="00E24F90"/>
    <w:rsid w:val="00E25E33"/>
    <w:rsid w:val="00E26284"/>
    <w:rsid w:val="00E26779"/>
    <w:rsid w:val="00E2678F"/>
    <w:rsid w:val="00E26A06"/>
    <w:rsid w:val="00E31CD9"/>
    <w:rsid w:val="00E34CF3"/>
    <w:rsid w:val="00E34F7C"/>
    <w:rsid w:val="00E364AE"/>
    <w:rsid w:val="00E36C3E"/>
    <w:rsid w:val="00E42D11"/>
    <w:rsid w:val="00E4346D"/>
    <w:rsid w:val="00E43774"/>
    <w:rsid w:val="00E438CB"/>
    <w:rsid w:val="00E47B75"/>
    <w:rsid w:val="00E50BB1"/>
    <w:rsid w:val="00E50F17"/>
    <w:rsid w:val="00E518C8"/>
    <w:rsid w:val="00E51A49"/>
    <w:rsid w:val="00E527BA"/>
    <w:rsid w:val="00E53190"/>
    <w:rsid w:val="00E55587"/>
    <w:rsid w:val="00E55B74"/>
    <w:rsid w:val="00E60AC0"/>
    <w:rsid w:val="00E62040"/>
    <w:rsid w:val="00E63DCB"/>
    <w:rsid w:val="00E6475B"/>
    <w:rsid w:val="00E6601E"/>
    <w:rsid w:val="00E67EB1"/>
    <w:rsid w:val="00E70681"/>
    <w:rsid w:val="00E7186E"/>
    <w:rsid w:val="00E7214C"/>
    <w:rsid w:val="00E73E07"/>
    <w:rsid w:val="00E7526E"/>
    <w:rsid w:val="00E7546F"/>
    <w:rsid w:val="00E75562"/>
    <w:rsid w:val="00E762AB"/>
    <w:rsid w:val="00E80023"/>
    <w:rsid w:val="00E8062D"/>
    <w:rsid w:val="00E80F0D"/>
    <w:rsid w:val="00E80F75"/>
    <w:rsid w:val="00E80FC0"/>
    <w:rsid w:val="00E81273"/>
    <w:rsid w:val="00E81BB5"/>
    <w:rsid w:val="00E81CAE"/>
    <w:rsid w:val="00E82192"/>
    <w:rsid w:val="00E82754"/>
    <w:rsid w:val="00E835E7"/>
    <w:rsid w:val="00E83FF2"/>
    <w:rsid w:val="00E84E0C"/>
    <w:rsid w:val="00E858AA"/>
    <w:rsid w:val="00E91667"/>
    <w:rsid w:val="00E91F65"/>
    <w:rsid w:val="00E927A6"/>
    <w:rsid w:val="00E93358"/>
    <w:rsid w:val="00E96A5B"/>
    <w:rsid w:val="00EA0AF7"/>
    <w:rsid w:val="00EA1839"/>
    <w:rsid w:val="00EA408B"/>
    <w:rsid w:val="00EA4AE5"/>
    <w:rsid w:val="00EA500F"/>
    <w:rsid w:val="00EA519E"/>
    <w:rsid w:val="00EA59CD"/>
    <w:rsid w:val="00EA5A26"/>
    <w:rsid w:val="00EB0CD1"/>
    <w:rsid w:val="00EB2965"/>
    <w:rsid w:val="00EB2E2E"/>
    <w:rsid w:val="00EB30B7"/>
    <w:rsid w:val="00EB3FAF"/>
    <w:rsid w:val="00EB74C4"/>
    <w:rsid w:val="00EC0314"/>
    <w:rsid w:val="00EC0E28"/>
    <w:rsid w:val="00EC17BC"/>
    <w:rsid w:val="00EC22D8"/>
    <w:rsid w:val="00EC59C4"/>
    <w:rsid w:val="00EC66AC"/>
    <w:rsid w:val="00ED284C"/>
    <w:rsid w:val="00ED405A"/>
    <w:rsid w:val="00ED446F"/>
    <w:rsid w:val="00ED633D"/>
    <w:rsid w:val="00ED64E5"/>
    <w:rsid w:val="00EE1318"/>
    <w:rsid w:val="00EE2E27"/>
    <w:rsid w:val="00EE34C2"/>
    <w:rsid w:val="00EE4353"/>
    <w:rsid w:val="00EE4EFE"/>
    <w:rsid w:val="00EE52B8"/>
    <w:rsid w:val="00EE5B53"/>
    <w:rsid w:val="00EE7292"/>
    <w:rsid w:val="00EF1090"/>
    <w:rsid w:val="00EF2A79"/>
    <w:rsid w:val="00EF3C6D"/>
    <w:rsid w:val="00EF431B"/>
    <w:rsid w:val="00EF45A1"/>
    <w:rsid w:val="00EF4F5C"/>
    <w:rsid w:val="00EF5BD8"/>
    <w:rsid w:val="00EF6854"/>
    <w:rsid w:val="00EF691B"/>
    <w:rsid w:val="00EF6D2A"/>
    <w:rsid w:val="00F004E6"/>
    <w:rsid w:val="00F01FFF"/>
    <w:rsid w:val="00F0283D"/>
    <w:rsid w:val="00F02E06"/>
    <w:rsid w:val="00F033BC"/>
    <w:rsid w:val="00F04D45"/>
    <w:rsid w:val="00F050A4"/>
    <w:rsid w:val="00F054F6"/>
    <w:rsid w:val="00F07856"/>
    <w:rsid w:val="00F07D33"/>
    <w:rsid w:val="00F11BB7"/>
    <w:rsid w:val="00F120B3"/>
    <w:rsid w:val="00F13682"/>
    <w:rsid w:val="00F15EB0"/>
    <w:rsid w:val="00F162E4"/>
    <w:rsid w:val="00F204A0"/>
    <w:rsid w:val="00F2647D"/>
    <w:rsid w:val="00F27AA8"/>
    <w:rsid w:val="00F27B93"/>
    <w:rsid w:val="00F305AF"/>
    <w:rsid w:val="00F32043"/>
    <w:rsid w:val="00F32EF4"/>
    <w:rsid w:val="00F3661A"/>
    <w:rsid w:val="00F40F12"/>
    <w:rsid w:val="00F41994"/>
    <w:rsid w:val="00F4260A"/>
    <w:rsid w:val="00F455F5"/>
    <w:rsid w:val="00F463EA"/>
    <w:rsid w:val="00F4711C"/>
    <w:rsid w:val="00F502E4"/>
    <w:rsid w:val="00F5037F"/>
    <w:rsid w:val="00F51930"/>
    <w:rsid w:val="00F51FFC"/>
    <w:rsid w:val="00F5296F"/>
    <w:rsid w:val="00F53C64"/>
    <w:rsid w:val="00F54324"/>
    <w:rsid w:val="00F57FED"/>
    <w:rsid w:val="00F60A25"/>
    <w:rsid w:val="00F60C51"/>
    <w:rsid w:val="00F6125D"/>
    <w:rsid w:val="00F61B11"/>
    <w:rsid w:val="00F62A99"/>
    <w:rsid w:val="00F63E78"/>
    <w:rsid w:val="00F6496C"/>
    <w:rsid w:val="00F649B8"/>
    <w:rsid w:val="00F66065"/>
    <w:rsid w:val="00F666EB"/>
    <w:rsid w:val="00F6693B"/>
    <w:rsid w:val="00F6727D"/>
    <w:rsid w:val="00F719E8"/>
    <w:rsid w:val="00F74132"/>
    <w:rsid w:val="00F741B3"/>
    <w:rsid w:val="00F76B91"/>
    <w:rsid w:val="00F80A65"/>
    <w:rsid w:val="00F83F57"/>
    <w:rsid w:val="00F84A85"/>
    <w:rsid w:val="00F85E33"/>
    <w:rsid w:val="00F87641"/>
    <w:rsid w:val="00F877FA"/>
    <w:rsid w:val="00F87F9E"/>
    <w:rsid w:val="00F91AF9"/>
    <w:rsid w:val="00F93825"/>
    <w:rsid w:val="00F95F6F"/>
    <w:rsid w:val="00F96407"/>
    <w:rsid w:val="00F974AB"/>
    <w:rsid w:val="00F97EFC"/>
    <w:rsid w:val="00FA0861"/>
    <w:rsid w:val="00FA265C"/>
    <w:rsid w:val="00FA46E3"/>
    <w:rsid w:val="00FA73AF"/>
    <w:rsid w:val="00FA73D3"/>
    <w:rsid w:val="00FA777A"/>
    <w:rsid w:val="00FB2036"/>
    <w:rsid w:val="00FB2E36"/>
    <w:rsid w:val="00FB371C"/>
    <w:rsid w:val="00FB3AB8"/>
    <w:rsid w:val="00FB6A17"/>
    <w:rsid w:val="00FB6ADC"/>
    <w:rsid w:val="00FC0551"/>
    <w:rsid w:val="00FC0A51"/>
    <w:rsid w:val="00FC1071"/>
    <w:rsid w:val="00FC36D5"/>
    <w:rsid w:val="00FC53E3"/>
    <w:rsid w:val="00FC63BD"/>
    <w:rsid w:val="00FC6506"/>
    <w:rsid w:val="00FD1155"/>
    <w:rsid w:val="00FD26B3"/>
    <w:rsid w:val="00FD43AE"/>
    <w:rsid w:val="00FD4A57"/>
    <w:rsid w:val="00FD4AB9"/>
    <w:rsid w:val="00FD4C85"/>
    <w:rsid w:val="00FD79A9"/>
    <w:rsid w:val="00FE2027"/>
    <w:rsid w:val="00FE24BF"/>
    <w:rsid w:val="00FE2572"/>
    <w:rsid w:val="00FE3B5B"/>
    <w:rsid w:val="00FE4FEB"/>
    <w:rsid w:val="00FE6021"/>
    <w:rsid w:val="00FE68E9"/>
    <w:rsid w:val="00FF041F"/>
    <w:rsid w:val="00FF06AB"/>
    <w:rsid w:val="00FF27A3"/>
    <w:rsid w:val="00FF3AC2"/>
    <w:rsid w:val="00FF4240"/>
    <w:rsid w:val="094DD3AF"/>
    <w:rsid w:val="0E749024"/>
    <w:rsid w:val="129D58A6"/>
    <w:rsid w:val="23663B54"/>
    <w:rsid w:val="2AD8AC70"/>
    <w:rsid w:val="3507C80A"/>
    <w:rsid w:val="3B073F47"/>
    <w:rsid w:val="41EAB4FC"/>
    <w:rsid w:val="590E38C0"/>
    <w:rsid w:val="6B094B47"/>
    <w:rsid w:val="6CED0224"/>
    <w:rsid w:val="6D61205F"/>
    <w:rsid w:val="6F752413"/>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8A14050"/>
  <w15:chartTrackingRefBased/>
  <w15:docId w15:val="{AF120284-4C8A-48A8-98F8-C70294409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876D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BA544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B72C59"/>
    <w:pPr>
      <w:ind w:left="720"/>
      <w:contextualSpacing/>
    </w:pPr>
  </w:style>
  <w:style w:type="paragraph" w:styleId="Markeringsbobletekst">
    <w:name w:val="Balloon Text"/>
    <w:basedOn w:val="Normal"/>
    <w:link w:val="MarkeringsbobletekstTegn"/>
    <w:uiPriority w:val="99"/>
    <w:semiHidden/>
    <w:unhideWhenUsed/>
    <w:rsid w:val="003A2763"/>
    <w:rPr>
      <w:rFonts w:ascii="Times New Roman" w:hAnsi="Times New Roman" w:cs="Times New Roman"/>
      <w:sz w:val="18"/>
      <w:szCs w:val="18"/>
    </w:rPr>
  </w:style>
  <w:style w:type="character" w:customStyle="1" w:styleId="MarkeringsbobletekstTegn">
    <w:name w:val="Markeringsbobletekst Tegn"/>
    <w:basedOn w:val="Standardskrifttypeiafsnit"/>
    <w:link w:val="Markeringsbobletekst"/>
    <w:uiPriority w:val="99"/>
    <w:semiHidden/>
    <w:rsid w:val="003A2763"/>
    <w:rPr>
      <w:rFonts w:ascii="Times New Roman" w:hAnsi="Times New Roman" w:cs="Times New Roman"/>
      <w:sz w:val="18"/>
      <w:szCs w:val="18"/>
    </w:rPr>
  </w:style>
  <w:style w:type="character" w:styleId="Kommentarhenvisning">
    <w:name w:val="annotation reference"/>
    <w:basedOn w:val="Standardskrifttypeiafsnit"/>
    <w:uiPriority w:val="99"/>
    <w:semiHidden/>
    <w:unhideWhenUsed/>
    <w:rsid w:val="002B1D64"/>
    <w:rPr>
      <w:sz w:val="16"/>
      <w:szCs w:val="16"/>
    </w:rPr>
  </w:style>
  <w:style w:type="paragraph" w:styleId="Kommentartekst">
    <w:name w:val="annotation text"/>
    <w:basedOn w:val="Normal"/>
    <w:link w:val="KommentartekstTegn"/>
    <w:uiPriority w:val="99"/>
    <w:semiHidden/>
    <w:unhideWhenUsed/>
    <w:rsid w:val="002B1D64"/>
    <w:rPr>
      <w:sz w:val="20"/>
      <w:szCs w:val="20"/>
    </w:rPr>
  </w:style>
  <w:style w:type="character" w:customStyle="1" w:styleId="KommentartekstTegn">
    <w:name w:val="Kommentartekst Tegn"/>
    <w:basedOn w:val="Standardskrifttypeiafsnit"/>
    <w:link w:val="Kommentartekst"/>
    <w:uiPriority w:val="99"/>
    <w:semiHidden/>
    <w:rsid w:val="002B1D64"/>
    <w:rPr>
      <w:sz w:val="20"/>
      <w:szCs w:val="20"/>
    </w:rPr>
  </w:style>
  <w:style w:type="paragraph" w:styleId="Kommentaremne">
    <w:name w:val="annotation subject"/>
    <w:basedOn w:val="Kommentartekst"/>
    <w:next w:val="Kommentartekst"/>
    <w:link w:val="KommentaremneTegn"/>
    <w:uiPriority w:val="99"/>
    <w:semiHidden/>
    <w:unhideWhenUsed/>
    <w:rsid w:val="002B1D64"/>
    <w:rPr>
      <w:b/>
      <w:bCs/>
    </w:rPr>
  </w:style>
  <w:style w:type="character" w:customStyle="1" w:styleId="KommentaremneTegn">
    <w:name w:val="Kommentaremne Tegn"/>
    <w:basedOn w:val="KommentartekstTegn"/>
    <w:link w:val="Kommentaremne"/>
    <w:uiPriority w:val="99"/>
    <w:semiHidden/>
    <w:rsid w:val="002B1D64"/>
    <w:rPr>
      <w:b/>
      <w:bCs/>
      <w:sz w:val="20"/>
      <w:szCs w:val="20"/>
    </w:rPr>
  </w:style>
  <w:style w:type="paragraph" w:customStyle="1" w:styleId="Bibliografi1">
    <w:name w:val="Bibliografi1"/>
    <w:basedOn w:val="Normal"/>
    <w:link w:val="BibliographyTegn"/>
    <w:rsid w:val="00E11EF4"/>
    <w:pPr>
      <w:spacing w:after="240"/>
      <w:ind w:left="720" w:hanging="720"/>
    </w:pPr>
  </w:style>
  <w:style w:type="character" w:customStyle="1" w:styleId="BibliographyTegn">
    <w:name w:val="Bibliography Tegn"/>
    <w:basedOn w:val="Standardskrifttypeiafsnit"/>
    <w:link w:val="Bibliografi1"/>
    <w:rsid w:val="00E11EF4"/>
  </w:style>
  <w:style w:type="paragraph" w:styleId="Fodnotetekst">
    <w:name w:val="footnote text"/>
    <w:basedOn w:val="Normal"/>
    <w:link w:val="FodnotetekstTegn"/>
    <w:uiPriority w:val="99"/>
    <w:semiHidden/>
    <w:unhideWhenUsed/>
    <w:rsid w:val="00D86940"/>
    <w:rPr>
      <w:sz w:val="20"/>
      <w:szCs w:val="20"/>
    </w:rPr>
  </w:style>
  <w:style w:type="character" w:customStyle="1" w:styleId="FodnotetekstTegn">
    <w:name w:val="Fodnotetekst Tegn"/>
    <w:basedOn w:val="Standardskrifttypeiafsnit"/>
    <w:link w:val="Fodnotetekst"/>
    <w:uiPriority w:val="99"/>
    <w:semiHidden/>
    <w:rsid w:val="00D86940"/>
    <w:rPr>
      <w:sz w:val="20"/>
      <w:szCs w:val="20"/>
    </w:rPr>
  </w:style>
  <w:style w:type="character" w:styleId="Fodnotehenvisning">
    <w:name w:val="footnote reference"/>
    <w:basedOn w:val="Standardskrifttypeiafsnit"/>
    <w:uiPriority w:val="99"/>
    <w:semiHidden/>
    <w:unhideWhenUsed/>
    <w:rsid w:val="00D86940"/>
    <w:rPr>
      <w:vertAlign w:val="superscript"/>
    </w:rPr>
  </w:style>
  <w:style w:type="table" w:styleId="Tabel-Gitter">
    <w:name w:val="Table Grid"/>
    <w:basedOn w:val="Tabel-Normal"/>
    <w:uiPriority w:val="39"/>
    <w:rsid w:val="00FF27A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fod">
    <w:name w:val="footer"/>
    <w:basedOn w:val="Normal"/>
    <w:link w:val="SidefodTegn"/>
    <w:uiPriority w:val="99"/>
    <w:unhideWhenUsed/>
    <w:rsid w:val="0026176C"/>
    <w:pPr>
      <w:tabs>
        <w:tab w:val="center" w:pos="4819"/>
        <w:tab w:val="right" w:pos="9638"/>
      </w:tabs>
    </w:pPr>
  </w:style>
  <w:style w:type="character" w:customStyle="1" w:styleId="SidefodTegn">
    <w:name w:val="Sidefod Tegn"/>
    <w:basedOn w:val="Standardskrifttypeiafsnit"/>
    <w:link w:val="Sidefod"/>
    <w:uiPriority w:val="99"/>
    <w:rsid w:val="0026176C"/>
  </w:style>
  <w:style w:type="character" w:styleId="Sidetal">
    <w:name w:val="page number"/>
    <w:basedOn w:val="Standardskrifttypeiafsnit"/>
    <w:uiPriority w:val="99"/>
    <w:semiHidden/>
    <w:unhideWhenUsed/>
    <w:rsid w:val="0026176C"/>
  </w:style>
  <w:style w:type="paragraph" w:styleId="Sidehoved">
    <w:name w:val="header"/>
    <w:basedOn w:val="Normal"/>
    <w:link w:val="SidehovedTegn"/>
    <w:uiPriority w:val="99"/>
    <w:unhideWhenUsed/>
    <w:rsid w:val="00191119"/>
    <w:pPr>
      <w:tabs>
        <w:tab w:val="center" w:pos="4819"/>
        <w:tab w:val="right" w:pos="9638"/>
      </w:tabs>
    </w:pPr>
  </w:style>
  <w:style w:type="character" w:customStyle="1" w:styleId="SidehovedTegn">
    <w:name w:val="Sidehoved Tegn"/>
    <w:basedOn w:val="Standardskrifttypeiafsnit"/>
    <w:link w:val="Sidehoved"/>
    <w:uiPriority w:val="99"/>
    <w:rsid w:val="00191119"/>
  </w:style>
  <w:style w:type="character" w:styleId="Hyperlink">
    <w:name w:val="Hyperlink"/>
    <w:basedOn w:val="Standardskrifttypeiafsnit"/>
    <w:uiPriority w:val="99"/>
    <w:unhideWhenUsed/>
    <w:rsid w:val="0015495D"/>
    <w:rPr>
      <w:color w:val="0563C1" w:themeColor="hyperlink"/>
      <w:u w:val="single"/>
    </w:rPr>
  </w:style>
  <w:style w:type="character" w:styleId="Ulstomtale">
    <w:name w:val="Unresolved Mention"/>
    <w:basedOn w:val="Standardskrifttypeiafsnit"/>
    <w:uiPriority w:val="99"/>
    <w:semiHidden/>
    <w:unhideWhenUsed/>
    <w:rsid w:val="0015495D"/>
    <w:rPr>
      <w:color w:val="605E5C"/>
      <w:shd w:val="clear" w:color="auto" w:fill="E1DFDD"/>
    </w:rPr>
  </w:style>
  <w:style w:type="paragraph" w:styleId="Korrektur">
    <w:name w:val="Revision"/>
    <w:hidden/>
    <w:uiPriority w:val="99"/>
    <w:semiHidden/>
    <w:rsid w:val="00165522"/>
  </w:style>
  <w:style w:type="paragraph" w:customStyle="1" w:styleId="paragraph">
    <w:name w:val="paragraph"/>
    <w:basedOn w:val="Normal"/>
    <w:rsid w:val="00E60AC0"/>
    <w:pPr>
      <w:spacing w:before="100" w:beforeAutospacing="1" w:after="100" w:afterAutospacing="1"/>
    </w:pPr>
    <w:rPr>
      <w:rFonts w:ascii="Times New Roman" w:eastAsia="Times New Roman" w:hAnsi="Times New Roman" w:cs="Times New Roman"/>
      <w:lang w:eastAsia="da-DK"/>
    </w:rPr>
  </w:style>
  <w:style w:type="character" w:customStyle="1" w:styleId="normaltextrun">
    <w:name w:val="normaltextrun"/>
    <w:basedOn w:val="Standardskrifttypeiafsnit"/>
    <w:rsid w:val="00E60AC0"/>
  </w:style>
  <w:style w:type="character" w:customStyle="1" w:styleId="eop">
    <w:name w:val="eop"/>
    <w:basedOn w:val="Standardskrifttypeiafsnit"/>
    <w:rsid w:val="00E60AC0"/>
  </w:style>
  <w:style w:type="character" w:customStyle="1" w:styleId="spellingerror">
    <w:name w:val="spellingerror"/>
    <w:basedOn w:val="Standardskrifttypeiafsnit"/>
    <w:rsid w:val="00E60AC0"/>
  </w:style>
  <w:style w:type="character" w:customStyle="1" w:styleId="tabchar">
    <w:name w:val="tabchar"/>
    <w:basedOn w:val="Standardskrifttypeiafsnit"/>
    <w:rsid w:val="00E60AC0"/>
  </w:style>
  <w:style w:type="character" w:customStyle="1" w:styleId="scxw137875606">
    <w:name w:val="scxw137875606"/>
    <w:basedOn w:val="Standardskrifttypeiafsnit"/>
    <w:rsid w:val="00E60AC0"/>
  </w:style>
  <w:style w:type="character" w:customStyle="1" w:styleId="Overskrift1Tegn">
    <w:name w:val="Overskrift 1 Tegn"/>
    <w:basedOn w:val="Standardskrifttypeiafsnit"/>
    <w:link w:val="Overskrift1"/>
    <w:uiPriority w:val="9"/>
    <w:rsid w:val="00876D0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876D0D"/>
    <w:pPr>
      <w:spacing w:line="259" w:lineRule="auto"/>
      <w:outlineLvl w:val="9"/>
    </w:pPr>
    <w:rPr>
      <w:lang w:eastAsia="da-DK"/>
    </w:rPr>
  </w:style>
  <w:style w:type="character" w:customStyle="1" w:styleId="Overskrift2Tegn">
    <w:name w:val="Overskrift 2 Tegn"/>
    <w:basedOn w:val="Standardskrifttypeiafsnit"/>
    <w:link w:val="Overskrift2"/>
    <w:uiPriority w:val="9"/>
    <w:rsid w:val="00BA5440"/>
    <w:rPr>
      <w:rFonts w:asciiTheme="majorHAnsi" w:eastAsiaTheme="majorEastAsia" w:hAnsiTheme="majorHAnsi" w:cstheme="majorBidi"/>
      <w:color w:val="2F5496" w:themeColor="accent1" w:themeShade="BF"/>
      <w:sz w:val="26"/>
      <w:szCs w:val="26"/>
    </w:rPr>
  </w:style>
  <w:style w:type="paragraph" w:styleId="Indholdsfortegnelse1">
    <w:name w:val="toc 1"/>
    <w:basedOn w:val="Normal"/>
    <w:next w:val="Normal"/>
    <w:autoRedefine/>
    <w:uiPriority w:val="39"/>
    <w:unhideWhenUsed/>
    <w:rsid w:val="0076409D"/>
    <w:pPr>
      <w:spacing w:after="100"/>
    </w:pPr>
  </w:style>
  <w:style w:type="paragraph" w:styleId="Indholdsfortegnelse2">
    <w:name w:val="toc 2"/>
    <w:basedOn w:val="Normal"/>
    <w:next w:val="Normal"/>
    <w:autoRedefine/>
    <w:uiPriority w:val="39"/>
    <w:unhideWhenUsed/>
    <w:rsid w:val="0076409D"/>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150153">
      <w:bodyDiv w:val="1"/>
      <w:marLeft w:val="0"/>
      <w:marRight w:val="0"/>
      <w:marTop w:val="0"/>
      <w:marBottom w:val="0"/>
      <w:divBdr>
        <w:top w:val="none" w:sz="0" w:space="0" w:color="auto"/>
        <w:left w:val="none" w:sz="0" w:space="0" w:color="auto"/>
        <w:bottom w:val="none" w:sz="0" w:space="0" w:color="auto"/>
        <w:right w:val="none" w:sz="0" w:space="0" w:color="auto"/>
      </w:divBdr>
    </w:div>
    <w:div w:id="486823019">
      <w:bodyDiv w:val="1"/>
      <w:marLeft w:val="0"/>
      <w:marRight w:val="0"/>
      <w:marTop w:val="0"/>
      <w:marBottom w:val="0"/>
      <w:divBdr>
        <w:top w:val="none" w:sz="0" w:space="0" w:color="auto"/>
        <w:left w:val="none" w:sz="0" w:space="0" w:color="auto"/>
        <w:bottom w:val="none" w:sz="0" w:space="0" w:color="auto"/>
        <w:right w:val="none" w:sz="0" w:space="0" w:color="auto"/>
      </w:divBdr>
      <w:divsChild>
        <w:div w:id="777677552">
          <w:marLeft w:val="0"/>
          <w:marRight w:val="0"/>
          <w:marTop w:val="0"/>
          <w:marBottom w:val="0"/>
          <w:divBdr>
            <w:top w:val="none" w:sz="0" w:space="0" w:color="auto"/>
            <w:left w:val="none" w:sz="0" w:space="0" w:color="auto"/>
            <w:bottom w:val="none" w:sz="0" w:space="0" w:color="auto"/>
            <w:right w:val="none" w:sz="0" w:space="0" w:color="auto"/>
          </w:divBdr>
        </w:div>
        <w:div w:id="571307594">
          <w:marLeft w:val="0"/>
          <w:marRight w:val="0"/>
          <w:marTop w:val="0"/>
          <w:marBottom w:val="0"/>
          <w:divBdr>
            <w:top w:val="none" w:sz="0" w:space="0" w:color="auto"/>
            <w:left w:val="none" w:sz="0" w:space="0" w:color="auto"/>
            <w:bottom w:val="none" w:sz="0" w:space="0" w:color="auto"/>
            <w:right w:val="none" w:sz="0" w:space="0" w:color="auto"/>
          </w:divBdr>
        </w:div>
        <w:div w:id="405884675">
          <w:marLeft w:val="0"/>
          <w:marRight w:val="0"/>
          <w:marTop w:val="0"/>
          <w:marBottom w:val="0"/>
          <w:divBdr>
            <w:top w:val="none" w:sz="0" w:space="0" w:color="auto"/>
            <w:left w:val="none" w:sz="0" w:space="0" w:color="auto"/>
            <w:bottom w:val="none" w:sz="0" w:space="0" w:color="auto"/>
            <w:right w:val="none" w:sz="0" w:space="0" w:color="auto"/>
          </w:divBdr>
        </w:div>
        <w:div w:id="1322855882">
          <w:marLeft w:val="0"/>
          <w:marRight w:val="0"/>
          <w:marTop w:val="0"/>
          <w:marBottom w:val="0"/>
          <w:divBdr>
            <w:top w:val="none" w:sz="0" w:space="0" w:color="auto"/>
            <w:left w:val="none" w:sz="0" w:space="0" w:color="auto"/>
            <w:bottom w:val="none" w:sz="0" w:space="0" w:color="auto"/>
            <w:right w:val="none" w:sz="0" w:space="0" w:color="auto"/>
          </w:divBdr>
        </w:div>
        <w:div w:id="1095512397">
          <w:marLeft w:val="0"/>
          <w:marRight w:val="0"/>
          <w:marTop w:val="0"/>
          <w:marBottom w:val="0"/>
          <w:divBdr>
            <w:top w:val="none" w:sz="0" w:space="0" w:color="auto"/>
            <w:left w:val="none" w:sz="0" w:space="0" w:color="auto"/>
            <w:bottom w:val="none" w:sz="0" w:space="0" w:color="auto"/>
            <w:right w:val="none" w:sz="0" w:space="0" w:color="auto"/>
          </w:divBdr>
        </w:div>
        <w:div w:id="1646347842">
          <w:marLeft w:val="0"/>
          <w:marRight w:val="0"/>
          <w:marTop w:val="0"/>
          <w:marBottom w:val="0"/>
          <w:divBdr>
            <w:top w:val="none" w:sz="0" w:space="0" w:color="auto"/>
            <w:left w:val="none" w:sz="0" w:space="0" w:color="auto"/>
            <w:bottom w:val="none" w:sz="0" w:space="0" w:color="auto"/>
            <w:right w:val="none" w:sz="0" w:space="0" w:color="auto"/>
          </w:divBdr>
        </w:div>
        <w:div w:id="2091845410">
          <w:marLeft w:val="0"/>
          <w:marRight w:val="0"/>
          <w:marTop w:val="0"/>
          <w:marBottom w:val="0"/>
          <w:divBdr>
            <w:top w:val="none" w:sz="0" w:space="0" w:color="auto"/>
            <w:left w:val="none" w:sz="0" w:space="0" w:color="auto"/>
            <w:bottom w:val="none" w:sz="0" w:space="0" w:color="auto"/>
            <w:right w:val="none" w:sz="0" w:space="0" w:color="auto"/>
          </w:divBdr>
        </w:div>
        <w:div w:id="1025132687">
          <w:marLeft w:val="0"/>
          <w:marRight w:val="0"/>
          <w:marTop w:val="0"/>
          <w:marBottom w:val="0"/>
          <w:divBdr>
            <w:top w:val="none" w:sz="0" w:space="0" w:color="auto"/>
            <w:left w:val="none" w:sz="0" w:space="0" w:color="auto"/>
            <w:bottom w:val="none" w:sz="0" w:space="0" w:color="auto"/>
            <w:right w:val="none" w:sz="0" w:space="0" w:color="auto"/>
          </w:divBdr>
        </w:div>
        <w:div w:id="1125657038">
          <w:marLeft w:val="0"/>
          <w:marRight w:val="0"/>
          <w:marTop w:val="0"/>
          <w:marBottom w:val="0"/>
          <w:divBdr>
            <w:top w:val="none" w:sz="0" w:space="0" w:color="auto"/>
            <w:left w:val="none" w:sz="0" w:space="0" w:color="auto"/>
            <w:bottom w:val="none" w:sz="0" w:space="0" w:color="auto"/>
            <w:right w:val="none" w:sz="0" w:space="0" w:color="auto"/>
          </w:divBdr>
        </w:div>
        <w:div w:id="1370686283">
          <w:marLeft w:val="0"/>
          <w:marRight w:val="0"/>
          <w:marTop w:val="0"/>
          <w:marBottom w:val="0"/>
          <w:divBdr>
            <w:top w:val="none" w:sz="0" w:space="0" w:color="auto"/>
            <w:left w:val="none" w:sz="0" w:space="0" w:color="auto"/>
            <w:bottom w:val="none" w:sz="0" w:space="0" w:color="auto"/>
            <w:right w:val="none" w:sz="0" w:space="0" w:color="auto"/>
          </w:divBdr>
        </w:div>
        <w:div w:id="1715157745">
          <w:marLeft w:val="0"/>
          <w:marRight w:val="0"/>
          <w:marTop w:val="0"/>
          <w:marBottom w:val="0"/>
          <w:divBdr>
            <w:top w:val="none" w:sz="0" w:space="0" w:color="auto"/>
            <w:left w:val="none" w:sz="0" w:space="0" w:color="auto"/>
            <w:bottom w:val="none" w:sz="0" w:space="0" w:color="auto"/>
            <w:right w:val="none" w:sz="0" w:space="0" w:color="auto"/>
          </w:divBdr>
        </w:div>
        <w:div w:id="1102262231">
          <w:marLeft w:val="0"/>
          <w:marRight w:val="0"/>
          <w:marTop w:val="0"/>
          <w:marBottom w:val="0"/>
          <w:divBdr>
            <w:top w:val="none" w:sz="0" w:space="0" w:color="auto"/>
            <w:left w:val="none" w:sz="0" w:space="0" w:color="auto"/>
            <w:bottom w:val="none" w:sz="0" w:space="0" w:color="auto"/>
            <w:right w:val="none" w:sz="0" w:space="0" w:color="auto"/>
          </w:divBdr>
        </w:div>
        <w:div w:id="1473983557">
          <w:marLeft w:val="0"/>
          <w:marRight w:val="0"/>
          <w:marTop w:val="0"/>
          <w:marBottom w:val="0"/>
          <w:divBdr>
            <w:top w:val="none" w:sz="0" w:space="0" w:color="auto"/>
            <w:left w:val="none" w:sz="0" w:space="0" w:color="auto"/>
            <w:bottom w:val="none" w:sz="0" w:space="0" w:color="auto"/>
            <w:right w:val="none" w:sz="0" w:space="0" w:color="auto"/>
          </w:divBdr>
        </w:div>
        <w:div w:id="1668291660">
          <w:marLeft w:val="0"/>
          <w:marRight w:val="0"/>
          <w:marTop w:val="0"/>
          <w:marBottom w:val="0"/>
          <w:divBdr>
            <w:top w:val="none" w:sz="0" w:space="0" w:color="auto"/>
            <w:left w:val="none" w:sz="0" w:space="0" w:color="auto"/>
            <w:bottom w:val="none" w:sz="0" w:space="0" w:color="auto"/>
            <w:right w:val="none" w:sz="0" w:space="0" w:color="auto"/>
          </w:divBdr>
        </w:div>
      </w:divsChild>
    </w:div>
    <w:div w:id="1364092757">
      <w:bodyDiv w:val="1"/>
      <w:marLeft w:val="0"/>
      <w:marRight w:val="0"/>
      <w:marTop w:val="0"/>
      <w:marBottom w:val="0"/>
      <w:divBdr>
        <w:top w:val="none" w:sz="0" w:space="0" w:color="auto"/>
        <w:left w:val="none" w:sz="0" w:space="0" w:color="auto"/>
        <w:bottom w:val="none" w:sz="0" w:space="0" w:color="auto"/>
        <w:right w:val="none" w:sz="0" w:space="0" w:color="auto"/>
      </w:divBdr>
    </w:div>
    <w:div w:id="2055503563">
      <w:bodyDiv w:val="1"/>
      <w:marLeft w:val="0"/>
      <w:marRight w:val="0"/>
      <w:marTop w:val="0"/>
      <w:marBottom w:val="0"/>
      <w:divBdr>
        <w:top w:val="none" w:sz="0" w:space="0" w:color="auto"/>
        <w:left w:val="none" w:sz="0" w:space="0" w:color="auto"/>
        <w:bottom w:val="none" w:sz="0" w:space="0" w:color="auto"/>
        <w:right w:val="none" w:sz="0" w:space="0" w:color="auto"/>
      </w:divBdr>
      <w:divsChild>
        <w:div w:id="1372345718">
          <w:marLeft w:val="0"/>
          <w:marRight w:val="0"/>
          <w:marTop w:val="0"/>
          <w:marBottom w:val="0"/>
          <w:divBdr>
            <w:top w:val="none" w:sz="0" w:space="0" w:color="auto"/>
            <w:left w:val="none" w:sz="0" w:space="0" w:color="auto"/>
            <w:bottom w:val="none" w:sz="0" w:space="0" w:color="auto"/>
            <w:right w:val="none" w:sz="0" w:space="0" w:color="auto"/>
          </w:divBdr>
        </w:div>
        <w:div w:id="882523365">
          <w:marLeft w:val="0"/>
          <w:marRight w:val="0"/>
          <w:marTop w:val="0"/>
          <w:marBottom w:val="0"/>
          <w:divBdr>
            <w:top w:val="none" w:sz="0" w:space="0" w:color="auto"/>
            <w:left w:val="none" w:sz="0" w:space="0" w:color="auto"/>
            <w:bottom w:val="none" w:sz="0" w:space="0" w:color="auto"/>
            <w:right w:val="none" w:sz="0" w:space="0" w:color="auto"/>
          </w:divBdr>
        </w:div>
        <w:div w:id="853764423">
          <w:marLeft w:val="0"/>
          <w:marRight w:val="0"/>
          <w:marTop w:val="0"/>
          <w:marBottom w:val="0"/>
          <w:divBdr>
            <w:top w:val="none" w:sz="0" w:space="0" w:color="auto"/>
            <w:left w:val="none" w:sz="0" w:space="0" w:color="auto"/>
            <w:bottom w:val="none" w:sz="0" w:space="0" w:color="auto"/>
            <w:right w:val="none" w:sz="0" w:space="0" w:color="auto"/>
          </w:divBdr>
        </w:div>
        <w:div w:id="1770614699">
          <w:marLeft w:val="0"/>
          <w:marRight w:val="0"/>
          <w:marTop w:val="0"/>
          <w:marBottom w:val="0"/>
          <w:divBdr>
            <w:top w:val="none" w:sz="0" w:space="0" w:color="auto"/>
            <w:left w:val="none" w:sz="0" w:space="0" w:color="auto"/>
            <w:bottom w:val="none" w:sz="0" w:space="0" w:color="auto"/>
            <w:right w:val="none" w:sz="0" w:space="0" w:color="auto"/>
          </w:divBdr>
        </w:div>
        <w:div w:id="507983977">
          <w:marLeft w:val="0"/>
          <w:marRight w:val="0"/>
          <w:marTop w:val="0"/>
          <w:marBottom w:val="0"/>
          <w:divBdr>
            <w:top w:val="none" w:sz="0" w:space="0" w:color="auto"/>
            <w:left w:val="none" w:sz="0" w:space="0" w:color="auto"/>
            <w:bottom w:val="none" w:sz="0" w:space="0" w:color="auto"/>
            <w:right w:val="none" w:sz="0" w:space="0" w:color="auto"/>
          </w:divBdr>
        </w:div>
        <w:div w:id="521167777">
          <w:marLeft w:val="0"/>
          <w:marRight w:val="0"/>
          <w:marTop w:val="0"/>
          <w:marBottom w:val="0"/>
          <w:divBdr>
            <w:top w:val="none" w:sz="0" w:space="0" w:color="auto"/>
            <w:left w:val="none" w:sz="0" w:space="0" w:color="auto"/>
            <w:bottom w:val="none" w:sz="0" w:space="0" w:color="auto"/>
            <w:right w:val="none" w:sz="0" w:space="0" w:color="auto"/>
          </w:divBdr>
        </w:div>
        <w:div w:id="956838895">
          <w:marLeft w:val="0"/>
          <w:marRight w:val="0"/>
          <w:marTop w:val="0"/>
          <w:marBottom w:val="0"/>
          <w:divBdr>
            <w:top w:val="none" w:sz="0" w:space="0" w:color="auto"/>
            <w:left w:val="none" w:sz="0" w:space="0" w:color="auto"/>
            <w:bottom w:val="none" w:sz="0" w:space="0" w:color="auto"/>
            <w:right w:val="none" w:sz="0" w:space="0" w:color="auto"/>
          </w:divBdr>
        </w:div>
        <w:div w:id="2043165064">
          <w:marLeft w:val="0"/>
          <w:marRight w:val="0"/>
          <w:marTop w:val="0"/>
          <w:marBottom w:val="0"/>
          <w:divBdr>
            <w:top w:val="none" w:sz="0" w:space="0" w:color="auto"/>
            <w:left w:val="none" w:sz="0" w:space="0" w:color="auto"/>
            <w:bottom w:val="none" w:sz="0" w:space="0" w:color="auto"/>
            <w:right w:val="none" w:sz="0" w:space="0" w:color="auto"/>
          </w:divBdr>
        </w:div>
        <w:div w:id="817841282">
          <w:marLeft w:val="0"/>
          <w:marRight w:val="0"/>
          <w:marTop w:val="0"/>
          <w:marBottom w:val="0"/>
          <w:divBdr>
            <w:top w:val="none" w:sz="0" w:space="0" w:color="auto"/>
            <w:left w:val="none" w:sz="0" w:space="0" w:color="auto"/>
            <w:bottom w:val="none" w:sz="0" w:space="0" w:color="auto"/>
            <w:right w:val="none" w:sz="0" w:space="0" w:color="auto"/>
          </w:divBdr>
        </w:div>
        <w:div w:id="1452746158">
          <w:marLeft w:val="0"/>
          <w:marRight w:val="0"/>
          <w:marTop w:val="0"/>
          <w:marBottom w:val="0"/>
          <w:divBdr>
            <w:top w:val="none" w:sz="0" w:space="0" w:color="auto"/>
            <w:left w:val="none" w:sz="0" w:space="0" w:color="auto"/>
            <w:bottom w:val="none" w:sz="0" w:space="0" w:color="auto"/>
            <w:right w:val="none" w:sz="0" w:space="0" w:color="auto"/>
          </w:divBdr>
        </w:div>
        <w:div w:id="399790306">
          <w:marLeft w:val="0"/>
          <w:marRight w:val="0"/>
          <w:marTop w:val="0"/>
          <w:marBottom w:val="0"/>
          <w:divBdr>
            <w:top w:val="none" w:sz="0" w:space="0" w:color="auto"/>
            <w:left w:val="none" w:sz="0" w:space="0" w:color="auto"/>
            <w:bottom w:val="none" w:sz="0" w:space="0" w:color="auto"/>
            <w:right w:val="none" w:sz="0" w:space="0" w:color="auto"/>
          </w:divBdr>
        </w:div>
        <w:div w:id="443353610">
          <w:marLeft w:val="0"/>
          <w:marRight w:val="0"/>
          <w:marTop w:val="0"/>
          <w:marBottom w:val="0"/>
          <w:divBdr>
            <w:top w:val="none" w:sz="0" w:space="0" w:color="auto"/>
            <w:left w:val="none" w:sz="0" w:space="0" w:color="auto"/>
            <w:bottom w:val="none" w:sz="0" w:space="0" w:color="auto"/>
            <w:right w:val="none" w:sz="0" w:space="0" w:color="auto"/>
          </w:divBdr>
        </w:div>
        <w:div w:id="689456672">
          <w:marLeft w:val="0"/>
          <w:marRight w:val="0"/>
          <w:marTop w:val="0"/>
          <w:marBottom w:val="0"/>
          <w:divBdr>
            <w:top w:val="none" w:sz="0" w:space="0" w:color="auto"/>
            <w:left w:val="none" w:sz="0" w:space="0" w:color="auto"/>
            <w:bottom w:val="none" w:sz="0" w:space="0" w:color="auto"/>
            <w:right w:val="none" w:sz="0" w:space="0" w:color="auto"/>
          </w:divBdr>
        </w:div>
        <w:div w:id="15420883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ikl@iba.dk"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0F6943C47E245A469861BB3E60F78B1A" ma:contentTypeVersion="4" ma:contentTypeDescription="Opret et nyt dokument." ma:contentTypeScope="" ma:versionID="e5786086864461d743f22393b308d8e8">
  <xsd:schema xmlns:xsd="http://www.w3.org/2001/XMLSchema" xmlns:xs="http://www.w3.org/2001/XMLSchema" xmlns:p="http://schemas.microsoft.com/office/2006/metadata/properties" xmlns:ns2="c548917a-dd14-450f-972e-f98a30e17318" targetNamespace="http://schemas.microsoft.com/office/2006/metadata/properties" ma:root="true" ma:fieldsID="1b6a236c9fa5952c0994808e8dbb2e19" ns2:_="">
    <xsd:import namespace="c548917a-dd14-450f-972e-f98a30e1731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8917a-dd14-450f-972e-f98a30e173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01E9A09-CA23-7647-AFF8-B1E42777F38B}">
  <ds:schemaRefs>
    <ds:schemaRef ds:uri="http://schemas.openxmlformats.org/officeDocument/2006/bibliography"/>
  </ds:schemaRefs>
</ds:datastoreItem>
</file>

<file path=customXml/itemProps2.xml><?xml version="1.0" encoding="utf-8"?>
<ds:datastoreItem xmlns:ds="http://schemas.openxmlformats.org/officeDocument/2006/customXml" ds:itemID="{11DE59AC-0AB9-4319-BD04-A2C936D62C78}">
  <ds:schemaRefs>
    <ds:schemaRef ds:uri="http://schemas.microsoft.com/sharepoint/v3/contenttype/forms"/>
  </ds:schemaRefs>
</ds:datastoreItem>
</file>

<file path=customXml/itemProps3.xml><?xml version="1.0" encoding="utf-8"?>
<ds:datastoreItem xmlns:ds="http://schemas.openxmlformats.org/officeDocument/2006/customXml" ds:itemID="{1DC65CAB-1C7E-40F2-93F2-4639DA044B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37D8B4C-3A18-4DF4-9828-B5FC3D25A4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8917a-dd14-450f-972e-f98a30e173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3</Pages>
  <Words>9492</Words>
  <Characters>57908</Characters>
  <Application>Microsoft Office Word</Application>
  <DocSecurity>0</DocSecurity>
  <Lines>482</Lines>
  <Paragraphs>134</Paragraphs>
  <ScaleCrop>false</ScaleCrop>
  <Company/>
  <LinksUpToDate>false</LinksUpToDate>
  <CharactersWithSpaces>6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ke Lind</dc:creator>
  <cp:keywords/>
  <dc:description/>
  <cp:lastModifiedBy>Inga Beckmann</cp:lastModifiedBy>
  <cp:revision>1733</cp:revision>
  <dcterms:created xsi:type="dcterms:W3CDTF">2020-03-16T09:45:00Z</dcterms:created>
  <dcterms:modified xsi:type="dcterms:W3CDTF">2022-02-1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F6943C47E245A469861BB3E60F78B1A</vt:lpwstr>
  </property>
  <property fmtid="{D5CDD505-2E9C-101B-9397-08002B2CF9AE}" pid="3" name="ZOTERO_PREF_1">
    <vt:lpwstr>&lt;data data-version="3" zotero-version="5.0.88"&gt;&lt;session id="1lb6SZhv"/&gt;&lt;style id="http://www.zotero.org/styles/harvard-coventry-university" hasBibliography="1" bibliographyStyleHasBeenSet="1"/&gt;&lt;prefs&gt;&lt;pref name="fieldType" value="Field"/&gt;&lt;pref name="autom</vt:lpwstr>
  </property>
  <property fmtid="{D5CDD505-2E9C-101B-9397-08002B2CF9AE}" pid="4" name="ZOTERO_PREF_2">
    <vt:lpwstr>aticJournalAbbreviations" value="true"/&gt;&lt;/prefs&gt;&lt;/data&gt;</vt:lpwstr>
  </property>
</Properties>
</file>